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B15370" w14:textId="77777777" w:rsidR="000244DB"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w:t>
      </w:r>
    </w:p>
    <w:p w14:paraId="15F86F4A" w14:textId="42C6477D" w:rsidR="00A1198E" w:rsidRPr="00403721" w:rsidRDefault="00684B5A"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0CF4ED53"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needle </w:t>
      </w:r>
      <w:r w:rsidR="004C5DD4">
        <w:rPr>
          <w:rFonts w:ascii="Times New Roman" w:hAnsi="Times New Roman" w:cs="Times New Roman"/>
          <w:sz w:val="22"/>
        </w:rPr>
        <w:t>electromyography</w:t>
      </w:r>
      <w:r w:rsidR="00EC1FF4">
        <w:rPr>
          <w:rFonts w:ascii="Times New Roman" w:hAnsi="Times New Roman" w:cs="Times New Roman"/>
          <w:sz w:val="22"/>
        </w:rPr>
        <w:t xml:space="preserve"> (nEMG)</w:t>
      </w:r>
      <w:r>
        <w:rPr>
          <w:rFonts w:ascii="Times New Roman" w:hAnsi="Times New Roman" w:cs="Times New Roman"/>
          <w:sz w:val="22"/>
        </w:rPr>
        <w:t xml:space="preserve"> in resting state. However, it is not well elucidated whether deep learning can be applied to reading the n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w:t>
      </w:r>
      <w:r w:rsidR="0061613B">
        <w:rPr>
          <w:rFonts w:ascii="Times New Roman" w:hAnsi="Times New Roman" w:cs="Times New Roman"/>
          <w:sz w:val="22"/>
        </w:rPr>
        <w:t>nEMG</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1C3B280"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w:t>
      </w:r>
      <w:r w:rsidR="0061613B">
        <w:rPr>
          <w:rFonts w:ascii="Times New Roman" w:hAnsi="Times New Roman" w:cs="Times New Roman"/>
          <w:sz w:val="22"/>
        </w:rPr>
        <w:t xml:space="preserve">n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sidRPr="00F06F0C">
        <w:rPr>
          <w:rFonts w:ascii="Times New Roman" w:hAnsi="Times New Roman" w:cs="Times New Roman"/>
          <w:sz w:val="22"/>
          <w:highlight w:val="yellow"/>
        </w:rPr>
        <w:t>0.820, 0.820, 0.904,</w:t>
      </w:r>
      <w:r w:rsidR="00CC332F" w:rsidRPr="00F06F0C">
        <w:rPr>
          <w:rFonts w:ascii="Times New Roman" w:hAnsi="Times New Roman" w:cs="Times New Roman"/>
          <w:sz w:val="22"/>
          <w:highlight w:val="yellow"/>
        </w:rPr>
        <w:t xml:space="preserve"> 0.820,</w:t>
      </w:r>
      <w:r w:rsidR="001D6262" w:rsidRPr="00F06F0C">
        <w:rPr>
          <w:rFonts w:ascii="Times New Roman" w:hAnsi="Times New Roman" w:cs="Times New Roman"/>
          <w:sz w:val="22"/>
          <w:highlight w:val="yellow"/>
        </w:rPr>
        <w:t xml:space="preserve"> and 0.820, respectively; </w:t>
      </w:r>
      <w:r w:rsidR="00D16879" w:rsidRPr="00F06F0C">
        <w:rPr>
          <w:rFonts w:ascii="Times New Roman" w:hAnsi="Times New Roman" w:cs="Times New Roman"/>
          <w:sz w:val="22"/>
          <w:highlight w:val="yellow"/>
        </w:rPr>
        <w:t>mean values of the results electro-diagnosed</w:t>
      </w:r>
      <w:r w:rsidR="00CC332F" w:rsidRPr="00F06F0C">
        <w:rPr>
          <w:rFonts w:ascii="Times New Roman" w:hAnsi="Times New Roman" w:cs="Times New Roman"/>
          <w:sz w:val="22"/>
          <w:highlight w:val="yellow"/>
        </w:rPr>
        <w:t xml:space="preserve"> by physicians were 0.537, 0.527, 0.770, 0.582, and 0.511</w:t>
      </w:r>
      <w:r w:rsidR="001D6262" w:rsidRPr="00F06F0C">
        <w:rPr>
          <w:rFonts w:ascii="Times New Roman" w:hAnsi="Times New Roman" w:cs="Times New Roman"/>
          <w:sz w:val="22"/>
          <w:highlight w:val="yellow"/>
        </w:rPr>
        <w:t>, respectively</w:t>
      </w:r>
      <w:r w:rsidR="00CC332F" w:rsidRPr="00F06F0C">
        <w:rPr>
          <w:rFonts w:ascii="Times New Roman" w:hAnsi="Times New Roman" w:cs="Times New Roman"/>
          <w:sz w:val="22"/>
          <w:highlight w:val="yellow"/>
        </w:rPr>
        <w:t xml:space="preserve">. </w:t>
      </w:r>
      <w:r w:rsidR="001A3CFD" w:rsidRPr="00F06F0C">
        <w:rPr>
          <w:rFonts w:ascii="Times New Roman" w:hAnsi="Times New Roman" w:cs="Times New Roman"/>
          <w:sz w:val="22"/>
          <w:highlight w:val="yellow"/>
        </w:rPr>
        <w:t xml:space="preserve">The performance of CNN algorithm for predicting myopathy, neuropathy, and normal was </w:t>
      </w:r>
      <w:r w:rsidR="00FD1E63" w:rsidRPr="00F06F0C">
        <w:rPr>
          <w:rFonts w:ascii="Times New Roman" w:hAnsi="Times New Roman" w:cs="Times New Roman"/>
          <w:sz w:val="22"/>
          <w:highlight w:val="yellow"/>
        </w:rPr>
        <w:t xml:space="preserve">also </w:t>
      </w:r>
      <w:r w:rsidR="001A3CFD" w:rsidRPr="00F06F0C">
        <w:rPr>
          <w:rFonts w:ascii="Times New Roman" w:hAnsi="Times New Roman" w:cs="Times New Roman"/>
          <w:sz w:val="22"/>
          <w:highlight w:val="yellow"/>
        </w:rPr>
        <w:t xml:space="preserve">evaluated with </w:t>
      </w:r>
      <w:r w:rsidR="008231BB" w:rsidRPr="00F06F0C">
        <w:rPr>
          <w:rFonts w:ascii="Times New Roman" w:hAnsi="Times New Roman" w:cs="Times New Roman"/>
          <w:sz w:val="22"/>
          <w:highlight w:val="yellow"/>
        </w:rPr>
        <w:t>are</w:t>
      </w:r>
      <w:r w:rsidR="00280A00" w:rsidRPr="00F06F0C">
        <w:rPr>
          <w:rFonts w:ascii="Times New Roman" w:hAnsi="Times New Roman" w:cs="Times New Roman"/>
          <w:sz w:val="22"/>
          <w:highlight w:val="yellow"/>
        </w:rPr>
        <w:t>a under the receiver operat</w:t>
      </w:r>
      <w:r w:rsidR="00001E00" w:rsidRPr="00F06F0C">
        <w:rPr>
          <w:rFonts w:ascii="Times New Roman" w:hAnsi="Times New Roman" w:cs="Times New Roman"/>
          <w:sz w:val="22"/>
          <w:highlight w:val="yellow"/>
        </w:rPr>
        <w:t>ing characteristic curve</w:t>
      </w:r>
      <w:r w:rsidR="001A3CFD" w:rsidRPr="00F06F0C">
        <w:rPr>
          <w:rFonts w:ascii="Times New Roman" w:hAnsi="Times New Roman" w:cs="Times New Roman"/>
          <w:sz w:val="22"/>
          <w:highlight w:val="yellow"/>
        </w:rPr>
        <w:t>, and the results were 0.898</w:t>
      </w:r>
      <w:r w:rsidR="00ED4972" w:rsidRPr="00F06F0C">
        <w:rPr>
          <w:rFonts w:ascii="Times New Roman" w:hAnsi="Times New Roman" w:cs="Times New Roman"/>
          <w:sz w:val="22"/>
          <w:highlight w:val="yellow"/>
        </w:rPr>
        <w:t xml:space="preserve"> (95% confidence interval [CI] 0.884</w:t>
      </w:r>
      <w:r w:rsidR="00ED4972" w:rsidRPr="00F06F0C">
        <w:rPr>
          <w:rFonts w:ascii="Times New Roman" w:eastAsia="맑은 고딕" w:hAnsi="Times New Roman" w:cs="Times New Roman"/>
          <w:sz w:val="22"/>
          <w:highlight w:val="yellow"/>
        </w:rPr>
        <w:t>–</w:t>
      </w:r>
      <w:r w:rsidR="00ED4972" w:rsidRPr="00F06F0C">
        <w:rPr>
          <w:rFonts w:ascii="Times New Roman" w:hAnsi="Times New Roman" w:cs="Times New Roman"/>
          <w:sz w:val="22"/>
          <w:highlight w:val="yellow"/>
        </w:rPr>
        <w:t>0.912)</w:t>
      </w:r>
      <w:r w:rsidR="001A3CFD" w:rsidRPr="00F06F0C">
        <w:rPr>
          <w:rFonts w:ascii="Times New Roman" w:hAnsi="Times New Roman" w:cs="Times New Roman"/>
          <w:sz w:val="22"/>
          <w:highlight w:val="yellow"/>
        </w:rPr>
        <w:t>, 0.840</w:t>
      </w:r>
      <w:r w:rsidR="00CB6469" w:rsidRPr="00F06F0C">
        <w:rPr>
          <w:rFonts w:ascii="Times New Roman" w:hAnsi="Times New Roman" w:cs="Times New Roman"/>
          <w:sz w:val="22"/>
          <w:highlight w:val="yellow"/>
        </w:rPr>
        <w:t xml:space="preserve"> (95% CI 0.838</w:t>
      </w:r>
      <w:r w:rsidR="004208B9" w:rsidRPr="00F06F0C">
        <w:rPr>
          <w:rFonts w:ascii="Times New Roman" w:eastAsia="맑은 고딕" w:hAnsi="Times New Roman" w:cs="Times New Roman"/>
          <w:sz w:val="22"/>
          <w:highlight w:val="yellow"/>
        </w:rPr>
        <w:t>–0.841</w:t>
      </w:r>
      <w:r w:rsidR="00CB6469" w:rsidRPr="00F06F0C">
        <w:rPr>
          <w:rFonts w:ascii="Times New Roman" w:hAnsi="Times New Roman" w:cs="Times New Roman"/>
          <w:sz w:val="22"/>
          <w:highlight w:val="yellow"/>
        </w:rPr>
        <w:t>)</w:t>
      </w:r>
      <w:r w:rsidR="001A3CFD" w:rsidRPr="00F06F0C">
        <w:rPr>
          <w:rFonts w:ascii="Times New Roman" w:hAnsi="Times New Roman" w:cs="Times New Roman"/>
          <w:sz w:val="22"/>
          <w:highlight w:val="yellow"/>
        </w:rPr>
        <w:t>, and 0.948</w:t>
      </w:r>
      <w:r w:rsidR="003A08F4" w:rsidRPr="00F06F0C">
        <w:rPr>
          <w:rFonts w:ascii="Times New Roman" w:hAnsi="Times New Roman" w:cs="Times New Roman"/>
          <w:sz w:val="22"/>
          <w:highlight w:val="yellow"/>
        </w:rPr>
        <w:t xml:space="preserve"> (95% CI 0.928</w:t>
      </w:r>
      <w:r w:rsidR="003A08F4" w:rsidRPr="00F06F0C">
        <w:rPr>
          <w:rFonts w:ascii="Times New Roman" w:eastAsia="맑은 고딕" w:hAnsi="Times New Roman" w:cs="Times New Roman"/>
          <w:sz w:val="22"/>
          <w:highlight w:val="yellow"/>
        </w:rPr>
        <w:t>–0.968)</w:t>
      </w:r>
      <w:r w:rsidR="001A3CFD" w:rsidRPr="00F06F0C">
        <w:rPr>
          <w:rFonts w:ascii="Times New Roman" w:hAnsi="Times New Roman" w:cs="Times New Roman"/>
          <w:sz w:val="22"/>
          <w:highlight w:val="yellow"/>
        </w:rPr>
        <w:t>,</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1E12A4A"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algorithm </w:t>
      </w:r>
      <w:r w:rsidR="005D6B5F">
        <w:rPr>
          <w:rFonts w:ascii="Times New Roman" w:hAnsi="Times New Roman" w:cs="Times New Roman"/>
          <w:sz w:val="22"/>
        </w:rPr>
        <w:t>is valuable 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135764">
        <w:rPr>
          <w:rFonts w:ascii="Times New Roman" w:hAnsi="Times New Roman" w:cs="Times New Roman"/>
          <w:sz w:val="22"/>
        </w:rPr>
        <w:t xml:space="preserve">n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17676EAE" w:rsidR="00113173" w:rsidRPr="007B1474" w:rsidRDefault="00AE24E3"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N</w:t>
      </w:r>
      <w:r w:rsidRPr="007B1474">
        <w:rPr>
          <w:rFonts w:ascii="Times New Roman" w:hAnsi="Times New Roman" w:cs="Times New Roman" w:hint="eastAsia"/>
          <w:sz w:val="22"/>
        </w:rPr>
        <w:t xml:space="preserve">eedle </w:t>
      </w:r>
      <w:r w:rsidR="00680263" w:rsidRPr="007B1474">
        <w:rPr>
          <w:rFonts w:ascii="Times New Roman" w:hAnsi="Times New Roman" w:cs="Times New Roman"/>
          <w:sz w:val="22"/>
        </w:rPr>
        <w:t>e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w:t>
      </w:r>
      <w:r w:rsidR="00A17DD6" w:rsidRPr="007B1474">
        <w:rPr>
          <w:rFonts w:ascii="Times New Roman" w:hAnsi="Times New Roman" w:cs="Times New Roman"/>
          <w:sz w:val="22"/>
        </w:rPr>
        <w:t>n</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physiologic test widely performed when diagnosing patients with neuromuscular disease.</w:t>
      </w:r>
    </w:p>
    <w:p w14:paraId="4344AA2A" w14:textId="4B3965A0"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n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853E97" w:rsidRPr="007B1474">
        <w:rPr>
          <w:rFonts w:ascii="Times New Roman" w:hAnsi="Times New Roman" w:cs="Times New Roman"/>
          <w:sz w:val="22"/>
        </w:rPr>
        <w:t>n</w:t>
      </w:r>
      <w:r w:rsidR="00A17DD6" w:rsidRPr="007B1474">
        <w:rPr>
          <w:rFonts w:ascii="Times New Roman" w:hAnsi="Times New Roman" w:cs="Times New Roman"/>
          <w:sz w:val="22"/>
        </w:rPr>
        <w:t xml:space="preserve">EMG </w:t>
      </w:r>
      <w:r w:rsidR="00405531" w:rsidRPr="007B1474">
        <w:rPr>
          <w:rFonts w:ascii="Times New Roman" w:hAnsi="Times New Roman" w:cs="Times New Roman"/>
          <w:sz w:val="22"/>
        </w:rPr>
        <w:t>readings is not yet high enough and there are often discrepancies among examiners, so more objective and accurate reading means are needed.</w:t>
      </w:r>
    </w:p>
    <w:p w14:paraId="73FC8FAD" w14:textId="481F91F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nEMG in volitional state plays important role in diagnosing neuromuscular disease, previous studies have mainly focused on surfac</w:t>
      </w:r>
      <w:r w:rsidR="002B73C9">
        <w:rPr>
          <w:rFonts w:ascii="Times New Roman" w:hAnsi="Times New Roman" w:cs="Times New Roman"/>
          <w:sz w:val="22"/>
        </w:rPr>
        <w:t xml:space="preserve">e EMG or nEMG in resting state. Therefore, previous studies are not sufficient for clinical application.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0FE43FFB"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nEMG data from 58 patients </w:t>
      </w:r>
      <w:r w:rsidR="00850EB7">
        <w:rPr>
          <w:rFonts w:ascii="Times New Roman" w:hAnsi="Times New Roman" w:cs="Times New Roman"/>
          <w:sz w:val="22"/>
        </w:rPr>
        <w:t xml:space="preserve">was classified with convolutional neural network (CNN) algorithm among either myopathy, neuropathy, or normal. The performance of CNN algorithm was compared with electro-diagnosed results by neurologist and rehabilitation medicine doctors. </w:t>
      </w:r>
    </w:p>
    <w:p w14:paraId="56BB91D7" w14:textId="61CDB29D"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accuracy of classifying nEMG data by CNN algorithm was </w:t>
      </w:r>
      <w:r w:rsidRPr="008D280A">
        <w:rPr>
          <w:rFonts w:ascii="Times New Roman" w:hAnsi="Times New Roman" w:cs="Times New Roman"/>
          <w:sz w:val="22"/>
          <w:highlight w:val="yellow"/>
        </w:rPr>
        <w:t>0.820</w:t>
      </w:r>
      <w:r>
        <w:rPr>
          <w:rFonts w:ascii="Times New Roman" w:hAnsi="Times New Roman" w:cs="Times New Roman"/>
          <w:sz w:val="22"/>
        </w:rPr>
        <w:t>, and the average accuracy of electro-diagnosis by physicians was 0.537.</w:t>
      </w:r>
    </w:p>
    <w:p w14:paraId="44302EDF" w14:textId="3AFD35B2"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classification accuracy of the CNN algorithm was further enhanced by inputting the information of muscle location altogether.</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18611511"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n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be used to assist in decision making </w:t>
      </w:r>
      <w:r w:rsidR="005E34F5">
        <w:rPr>
          <w:rFonts w:ascii="Times New Roman" w:hAnsi="Times New Roman" w:cs="Times New Roman"/>
          <w:sz w:val="22"/>
        </w:rPr>
        <w:t xml:space="preserve">in diagnosing patients with neuromuscular disease. </w:t>
      </w:r>
    </w:p>
    <w:p w14:paraId="0BBA654A" w14:textId="77BD3E7B"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specific kind of neuropathy and myopathy.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1FC9F483" w14:textId="48B6E5C6" w:rsidR="002C19DE" w:rsidRDefault="006D3286" w:rsidP="003C4C38">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a type of electromyography</w:t>
      </w:r>
      <w:r w:rsidR="00D419D4">
        <w:rPr>
          <w:rFonts w:ascii="Times New Roman" w:hAnsi="Times New Roman" w:cs="Times New Roman"/>
          <w:sz w:val="22"/>
        </w:rPr>
        <w:t xml:space="preserve"> (EMG)</w:t>
      </w:r>
      <w:r w:rsidR="00043537" w:rsidRPr="00403721">
        <w:rPr>
          <w:rFonts w:ascii="Times New Roman" w:hAnsi="Times New Roman" w:cs="Times New Roman"/>
          <w:sz w:val="22"/>
        </w:rPr>
        <w:t xml:space="preserve">,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434D5C">
        <w:rPr>
          <w:rFonts w:ascii="Times New Roman" w:hAnsi="Times New Roman" w:cs="Times New Roman"/>
          <w:sz w:val="22"/>
        </w:rPr>
        <w:t>EMG</w:t>
      </w:r>
      <w:r w:rsidR="00434D5C" w:rsidRPr="00403721">
        <w:rPr>
          <w:rFonts w:ascii="Times New Roman" w:hAnsi="Times New Roman" w:cs="Times New Roman"/>
          <w:sz w:val="22"/>
        </w:rPr>
        <w:t xml:space="preserve"> </w:t>
      </w:r>
      <w:r w:rsidR="007E3676" w:rsidRPr="00403721">
        <w:rPr>
          <w:rFonts w:ascii="Times New Roman" w:hAnsi="Times New Roman" w:cs="Times New Roman"/>
          <w:sz w:val="22"/>
        </w:rPr>
        <w:t>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w:t>
      </w:r>
      <w:r w:rsidR="00645C7A">
        <w:rPr>
          <w:rFonts w:ascii="Times New Roman" w:hAnsi="Times New Roman" w:cs="Times New Roman"/>
          <w:sz w:val="22"/>
        </w:rPr>
        <w:t>; t</w:t>
      </w:r>
      <w:r w:rsidR="007E3676" w:rsidRPr="00403721">
        <w:rPr>
          <w:rFonts w:ascii="Times New Roman" w:hAnsi="Times New Roman" w:cs="Times New Roman"/>
          <w:sz w:val="22"/>
        </w:rPr>
        <w:t xml:space="preserve">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434D5C">
        <w:rPr>
          <w:rFonts w:ascii="Times New Roman" w:hAnsi="Times New Roman" w:cs="Times New Roman"/>
          <w:sz w:val="22"/>
        </w:rPr>
        <w:t>EMG</w:t>
      </w:r>
      <w:r w:rsidR="00434D5C" w:rsidRPr="00403721">
        <w:rPr>
          <w:rFonts w:ascii="Times New Roman" w:hAnsi="Times New Roman" w:cs="Times New Roman"/>
          <w:sz w:val="22"/>
        </w:rPr>
        <w:t xml:space="preserve"> </w:t>
      </w:r>
      <w:r w:rsidR="006608BD" w:rsidRPr="00403721">
        <w:rPr>
          <w:rFonts w:ascii="Times New Roman" w:hAnsi="Times New Roman" w:cs="Times New Roman"/>
          <w:sz w:val="22"/>
        </w:rPr>
        <w:t>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815B0B">
        <w:rPr>
          <w:rFonts w:ascii="Times New Roman" w:hAnsi="Times New Roman" w:cs="Times New Roman"/>
          <w:sz w:val="22"/>
        </w:rPr>
        <w:t xml:space="preserve"> </w:t>
      </w:r>
    </w:p>
    <w:p w14:paraId="6D06A0A5" w14:textId="2E71C519" w:rsidR="00CD5892" w:rsidRPr="00403721" w:rsidRDefault="00815B0B" w:rsidP="003C4C38">
      <w:pPr>
        <w:spacing w:line="480" w:lineRule="auto"/>
        <w:jc w:val="left"/>
        <w:rPr>
          <w:rFonts w:ascii="Times New Roman" w:hAnsi="Times New Roman" w:cs="Times New Roman"/>
          <w:sz w:val="22"/>
        </w:rPr>
      </w:pPr>
      <w:r>
        <w:rPr>
          <w:rFonts w:ascii="Times New Roman" w:hAnsi="Times New Roman" w:cs="Times New Roman"/>
          <w:sz w:val="22"/>
        </w:rPr>
        <w:t xml:space="preserve">It has been </w:t>
      </w:r>
      <w:r w:rsidR="00047017">
        <w:rPr>
          <w:rFonts w:ascii="Times New Roman" w:hAnsi="Times New Roman" w:cs="Times New Roman"/>
          <w:sz w:val="22"/>
        </w:rPr>
        <w:t>known</w:t>
      </w:r>
      <w:r>
        <w:rPr>
          <w:rFonts w:ascii="Times New Roman" w:hAnsi="Times New Roman" w:cs="Times New Roman"/>
          <w:sz w:val="22"/>
        </w:rPr>
        <w:t xml:space="preserve"> that nEMG is more useful to detecting the action potentials of individual motor units and those from</w:t>
      </w:r>
      <w:r w:rsidR="003C4C38">
        <w:rPr>
          <w:rFonts w:ascii="Times New Roman" w:hAnsi="Times New Roman" w:cs="Times New Roman"/>
          <w:sz w:val="22"/>
        </w:rPr>
        <w:t xml:space="preserve"> deep muscles than surface EMG;</w:t>
      </w:r>
      <w:r>
        <w:rPr>
          <w:rFonts w:ascii="Times New Roman" w:hAnsi="Times New Roman" w:cs="Times New Roman"/>
          <w:sz w:val="22"/>
        </w:rPr>
        <w:t xml:space="preserve"> on the contrary, surface EMG is more useful </w:t>
      </w:r>
      <w:r w:rsidR="003C4C38">
        <w:rPr>
          <w:rFonts w:ascii="Times New Roman" w:hAnsi="Times New Roman" w:cs="Times New Roman"/>
          <w:sz w:val="22"/>
        </w:rPr>
        <w:t xml:space="preserve">to assessing action potentials from wider area </w:t>
      </w:r>
      <w:r w:rsidR="00923235">
        <w:rPr>
          <w:rFonts w:ascii="Times New Roman" w:hAnsi="Times New Roman" w:cs="Times New Roman"/>
          <w:sz w:val="22"/>
        </w:rPr>
        <w:t xml:space="preserve">than nEMG </w:t>
      </w:r>
      <w:r w:rsidR="003C4C38">
        <w:rPr>
          <w:rFonts w:ascii="Times New Roman" w:hAnsi="Times New Roman" w:cs="Times New Roman"/>
          <w:sz w:val="22"/>
        </w:rPr>
        <w:t>and overcoming the limitations of nEMG that can assess only a small area of the muscle fibers belonging to the motor unit.</w:t>
      </w:r>
      <w:r>
        <w:rPr>
          <w:rFonts w:ascii="Times New Roman" w:hAnsi="Times New Roman" w:cs="Times New Roman"/>
          <w:sz w:val="22"/>
        </w:rPr>
        <w:t xml:space="preserve"> </w:t>
      </w:r>
      <w:r>
        <w:rPr>
          <w:rFonts w:ascii="Times New Roman" w:hAnsi="Times New Roman" w:cs="Times New Roman"/>
          <w:sz w:val="22"/>
        </w:rPr>
        <w:fldChar w:fldCharType="begin">
          <w:fldData xml:space="preserve">PEVuZE5vdGU+PENpdGU+PEF1dGhvcj5NZXJsZXR0aTwvQXV0aG9yPjxZZWFyPjIwMDk8L1llYXI+
PFJlY051bT45OTwvUmVjTnVtPjxEaXNwbGF5VGV4dD5bMTN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E760FB">
        <w:rPr>
          <w:rFonts w:ascii="Times New Roman" w:hAnsi="Times New Roman" w:cs="Times New Roman"/>
          <w:sz w:val="22"/>
        </w:rPr>
        <w:instrText xml:space="preserve"> ADDIN EN.CITE </w:instrText>
      </w:r>
      <w:r w:rsidR="00E760FB">
        <w:rPr>
          <w:rFonts w:ascii="Times New Roman" w:hAnsi="Times New Roman" w:cs="Times New Roman"/>
          <w:sz w:val="22"/>
        </w:rPr>
        <w:fldChar w:fldCharType="begin">
          <w:fldData xml:space="preserve">PEVuZE5vdGU+PENpdGU+PEF1dGhvcj5NZXJsZXR0aTwvQXV0aG9yPjxZZWFyPjIwMDk8L1llYXI+
PFJlY051bT45OTwvUmVjTnVtPjxEaXNwbGF5VGV4dD5bMTN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E760FB">
        <w:rPr>
          <w:rFonts w:ascii="Times New Roman" w:hAnsi="Times New Roman" w:cs="Times New Roman"/>
          <w:sz w:val="22"/>
        </w:rPr>
        <w:instrText xml:space="preserve"> ADDIN EN.CITE.DATA </w:instrText>
      </w:r>
      <w:r w:rsidR="00E760FB">
        <w:rPr>
          <w:rFonts w:ascii="Times New Roman" w:hAnsi="Times New Roman" w:cs="Times New Roman"/>
          <w:sz w:val="22"/>
        </w:rPr>
      </w:r>
      <w:r w:rsidR="00E760FB">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noProof/>
          <w:sz w:val="22"/>
        </w:rPr>
        <w:t>[13]</w:t>
      </w:r>
      <w:r>
        <w:rPr>
          <w:rFonts w:ascii="Times New Roman" w:hAnsi="Times New Roman" w:cs="Times New Roman"/>
          <w:sz w:val="22"/>
        </w:rPr>
        <w:fldChar w:fldCharType="end"/>
      </w:r>
      <w:r w:rsidR="003C4C38">
        <w:rPr>
          <w:rFonts w:ascii="Times New Roman" w:hAnsi="Times New Roman" w:cs="Times New Roman"/>
          <w:sz w:val="22"/>
        </w:rPr>
        <w:t xml:space="preserve"> </w:t>
      </w:r>
      <w:r w:rsidR="003C4C38">
        <w:rPr>
          <w:rFonts w:ascii="Times New Roman" w:hAnsi="Times New Roman" w:cs="Times New Roman"/>
          <w:sz w:val="22"/>
        </w:rPr>
        <w:t>Therefore, both EMG are complementary to each other.</w:t>
      </w:r>
    </w:p>
    <w:p w14:paraId="324DD559" w14:textId="04DE1189"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C0xNl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IYWlnPC9BdXRob3I+PFllYXI+MjAwNTwvWWVhcj48UmVj
TnVtPjE2PC9SZWNOdW0+PERpc3BsYXlUZXh0PlsxNC0xNl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Pr="00403721">
        <w:rPr>
          <w:rFonts w:ascii="Times New Roman" w:hAnsi="Times New Roman" w:cs="Times New Roman"/>
          <w:sz w:val="22"/>
        </w:rPr>
        <w:fldChar w:fldCharType="separate"/>
      </w:r>
      <w:r w:rsidR="00815B0B">
        <w:rPr>
          <w:rFonts w:ascii="Times New Roman" w:hAnsi="Times New Roman" w:cs="Times New Roman"/>
          <w:noProof/>
          <w:sz w:val="22"/>
        </w:rPr>
        <w:t>[14-16]</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for diagnosing it, the time it takes to interpret it, and the workload of </w:t>
      </w:r>
      <w:r w:rsidRPr="00403721">
        <w:rPr>
          <w:rFonts w:ascii="Times New Roman" w:hAnsi="Times New Roman" w:cs="Times New Roman"/>
          <w:sz w:val="22"/>
        </w:rPr>
        <w:lastRenderedPageBreak/>
        <w:t xml:space="preserve">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3LTIw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BcnRodXI8L0F1dGhvcj48WWVhcj4yMDE2PC9ZZWFyPjxS
ZWNOdW0+NTU8L1JlY051bT48RGlzcGxheVRleHQ+WzE3LTIw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Pr="00403721">
        <w:rPr>
          <w:rFonts w:ascii="Times New Roman" w:hAnsi="Times New Roman" w:cs="Times New Roman"/>
          <w:sz w:val="22"/>
        </w:rPr>
        <w:fldChar w:fldCharType="separate"/>
      </w:r>
      <w:r w:rsidR="00815B0B">
        <w:rPr>
          <w:rFonts w:ascii="Times New Roman" w:hAnsi="Times New Roman" w:cs="Times New Roman"/>
          <w:noProof/>
          <w:sz w:val="22"/>
        </w:rPr>
        <w:t>[17-20]</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423A9CA7" w14:textId="207B64B6" w:rsidR="00E97849"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SwgMjJ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BbGZhcmFzPC9BdXRob3I+PFllYXI+MjAxOTwvWWVhcj48
UmVjTnVtPjYxPC9SZWNOdW0+PERpc3BsYXlUZXh0PlsyMSwgMjJ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Pr="00403721">
        <w:rPr>
          <w:rFonts w:ascii="Times New Roman" w:hAnsi="Times New Roman" w:cs="Times New Roman"/>
          <w:sz w:val="22"/>
        </w:rPr>
        <w:fldChar w:fldCharType="separate"/>
      </w:r>
      <w:r w:rsidR="00815B0B">
        <w:rPr>
          <w:rFonts w:ascii="Times New Roman" w:hAnsi="Times New Roman" w:cs="Times New Roman"/>
          <w:noProof/>
          <w:sz w:val="22"/>
        </w:rPr>
        <w:t>[21, 22]</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SwgMjMsIDI0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BbGZhcmFzPC9BdXRob3I+PFllYXI+MjAxOTwvWWVhcj48
UmVjTnVtPjYxPC9SZWNOdW0+PERpc3BsYXlUZXh0PlsyMSwgMjMsIDI0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Pr="00403721">
        <w:rPr>
          <w:rFonts w:ascii="Times New Roman" w:hAnsi="Times New Roman" w:cs="Times New Roman"/>
          <w:sz w:val="22"/>
        </w:rPr>
        <w:fldChar w:fldCharType="separate"/>
      </w:r>
      <w:r w:rsidR="00815B0B">
        <w:rPr>
          <w:rFonts w:ascii="Times New Roman" w:hAnsi="Times New Roman" w:cs="Times New Roman"/>
          <w:noProof/>
          <w:sz w:val="22"/>
        </w:rPr>
        <w:t>[21, 23, 24]</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815B0B">
        <w:rPr>
          <w:rFonts w:ascii="Times New Roman" w:hAnsi="Times New Roman" w:cs="Times New Roman"/>
          <w:sz w:val="22"/>
        </w:rPr>
        <w:instrText xml:space="preserve"> ADDIN EN.CITE &lt;EndNote&gt;&lt;Cite&gt;&lt;Author&gt;Ribeiro&lt;/Author&gt;&lt;Year&gt;2020&lt;/Year&gt;&lt;RecNum&gt;41&lt;/RecNum&gt;&lt;DisplayText&gt;[25]&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815B0B">
        <w:rPr>
          <w:rFonts w:ascii="Times New Roman" w:hAnsi="Times New Roman" w:cs="Times New Roman"/>
          <w:noProof/>
          <w:sz w:val="22"/>
        </w:rPr>
        <w:t>[25]</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C533B8">
        <w:rPr>
          <w:rFonts w:ascii="Times New Roman" w:hAnsi="Times New Roman" w:cs="Times New Roman"/>
          <w:sz w:val="22"/>
        </w:rPr>
        <w:t xml:space="preserve">In previous studies, machine learning has been mainly used to analyze </w:t>
      </w:r>
      <w:r w:rsidR="0033750D" w:rsidRPr="00403721">
        <w:rPr>
          <w:rFonts w:ascii="Times New Roman" w:hAnsi="Times New Roman" w:cs="Times New Roman"/>
          <w:sz w:val="22"/>
        </w:rPr>
        <w:t>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EMG</w:t>
      </w:r>
      <w:r w:rsidR="00430AF7" w:rsidRPr="00403721">
        <w:rPr>
          <w:rFonts w:ascii="Times New Roman" w:hAnsi="Times New Roman" w:cs="Times New Roman"/>
          <w:sz w:val="22"/>
        </w:rPr>
        <w:t xml:space="preserve"> or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YtMzB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Ba2VmIEtob3dhaWxlZDwvQXV0aG9yPjxZZWFyPjIwMTk8
L1llYXI+PFJlY051bT42NjwvUmVjTnVtPjxEaXNwbGF5VGV4dD5bMjYtMzB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00A94127" w:rsidRPr="00403721">
        <w:rPr>
          <w:rFonts w:ascii="Times New Roman" w:hAnsi="Times New Roman" w:cs="Times New Roman"/>
          <w:sz w:val="22"/>
        </w:rPr>
        <w:fldChar w:fldCharType="separate"/>
      </w:r>
      <w:r w:rsidR="00815B0B">
        <w:rPr>
          <w:rFonts w:ascii="Times New Roman" w:hAnsi="Times New Roman" w:cs="Times New Roman"/>
          <w:noProof/>
          <w:sz w:val="22"/>
        </w:rPr>
        <w:t>[26-30]</w:t>
      </w:r>
      <w:r w:rsidR="00A94127" w:rsidRPr="00403721">
        <w:rPr>
          <w:rFonts w:ascii="Times New Roman" w:hAnsi="Times New Roman" w:cs="Times New Roman"/>
          <w:sz w:val="22"/>
        </w:rPr>
        <w:fldChar w:fldCharType="end"/>
      </w:r>
      <w:r w:rsidR="00645C7A">
        <w:rPr>
          <w:rFonts w:ascii="Times New Roman" w:hAnsi="Times New Roman" w:cs="Times New Roman"/>
          <w:sz w:val="22"/>
        </w:rPr>
        <w:t xml:space="preserve"> </w:t>
      </w:r>
    </w:p>
    <w:p w14:paraId="6EFE9776" w14:textId="51D95D9E" w:rsidR="00D961E1" w:rsidRPr="00403721" w:rsidRDefault="00080170" w:rsidP="00B623E4">
      <w:pPr>
        <w:spacing w:line="480" w:lineRule="auto"/>
        <w:jc w:val="left"/>
        <w:rPr>
          <w:rFonts w:ascii="Times New Roman" w:hAnsi="Times New Roman" w:cs="Times New Roman"/>
          <w:sz w:val="22"/>
        </w:rPr>
      </w:pPr>
      <w:r>
        <w:rPr>
          <w:rFonts w:ascii="Times New Roman" w:hAnsi="Times New Roman" w:cs="Times New Roman"/>
          <w:sz w:val="22"/>
        </w:rPr>
        <w:t xml:space="preserve">As aforementioned, surface EMG has some limitations to replace nEMG, and its clinical usefulness for diagnosing neuromuscular disorders is not </w:t>
      </w:r>
      <w:r w:rsidR="00FD60A1">
        <w:rPr>
          <w:rFonts w:ascii="Times New Roman" w:hAnsi="Times New Roman" w:cs="Times New Roman"/>
          <w:sz w:val="22"/>
        </w:rPr>
        <w:t xml:space="preserve">yet </w:t>
      </w:r>
      <w:r>
        <w:rPr>
          <w:rFonts w:ascii="Times New Roman" w:hAnsi="Times New Roman" w:cs="Times New Roman"/>
          <w:sz w:val="22"/>
        </w:rPr>
        <w:t>sufficient; additionally, if neuromuscular disorders are in early state or mild abnormal state, abnormal findings are found</w:t>
      </w:r>
      <w:r w:rsidR="00AA6962">
        <w:rPr>
          <w:rFonts w:ascii="Times New Roman" w:hAnsi="Times New Roman" w:cs="Times New Roman"/>
          <w:sz w:val="22"/>
        </w:rPr>
        <w:t xml:space="preserve"> only</w:t>
      </w:r>
      <w:r>
        <w:rPr>
          <w:rFonts w:ascii="Times New Roman" w:hAnsi="Times New Roman" w:cs="Times New Roman"/>
          <w:sz w:val="22"/>
        </w:rPr>
        <w:t xml:space="preserve"> in </w:t>
      </w:r>
      <w:r w:rsidR="00AA6962">
        <w:rPr>
          <w:rFonts w:ascii="Times New Roman" w:hAnsi="Times New Roman" w:cs="Times New Roman"/>
          <w:sz w:val="22"/>
        </w:rPr>
        <w:t xml:space="preserve">the </w:t>
      </w:r>
      <w:r>
        <w:rPr>
          <w:rFonts w:ascii="Times New Roman" w:hAnsi="Times New Roman" w:cs="Times New Roman"/>
          <w:sz w:val="22"/>
        </w:rPr>
        <w:t>volition</w:t>
      </w:r>
      <w:r w:rsidR="00C266D8">
        <w:rPr>
          <w:rFonts w:ascii="Times New Roman" w:hAnsi="Times New Roman" w:cs="Times New Roman"/>
          <w:sz w:val="22"/>
        </w:rPr>
        <w:t>al</w:t>
      </w:r>
      <w:r>
        <w:rPr>
          <w:rFonts w:ascii="Times New Roman" w:hAnsi="Times New Roman" w:cs="Times New Roman"/>
          <w:sz w:val="22"/>
        </w:rPr>
        <w:t xml:space="preserve"> state except </w:t>
      </w:r>
      <w:r w:rsidR="00AA6962">
        <w:rPr>
          <w:rFonts w:ascii="Times New Roman" w:hAnsi="Times New Roman" w:cs="Times New Roman"/>
          <w:sz w:val="22"/>
        </w:rPr>
        <w:t xml:space="preserve">in the </w:t>
      </w:r>
      <w:r>
        <w:rPr>
          <w:rFonts w:ascii="Times New Roman" w:hAnsi="Times New Roman" w:cs="Times New Roman"/>
          <w:sz w:val="22"/>
        </w:rPr>
        <w:t xml:space="preserve">resting state. </w:t>
      </w:r>
      <w:r w:rsidR="00E24982">
        <w:rPr>
          <w:rFonts w:ascii="Times New Roman" w:hAnsi="Times New Roman" w:cs="Times New Roman"/>
          <w:sz w:val="22"/>
        </w:rPr>
        <w:fldChar w:fldCharType="begin">
          <w:fldData xml:space="preserve">PEVuZE5vdGU+PENpdGU+PEF1dGhvcj5QYWdhbm9uaTwvQXV0aG9yPjxZZWFyPjIwMTM8L1llYXI+
PFJlY051bT45NDwvUmVjTnVtPjxEaXNwbGF5VGV4dD5bMzEsIDMy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EwMDwvUmVjTnVtPjxyZWNvcmQ+PHJlYy1udW1iZXI+MTAwPC9y
ZWMtbnVtYmVyPjxmb3JlaWduLWtleXM+PGtleSBhcHA9IkVOIiBkYi1pZD0ienowZXAydzJ1c3Bl
MmRlMHJyNXhydzlvZXB0MDAweDA1cHowIiB0aW1lc3RhbXA9IjE2NDM4Nzk1NTEiIGd1aWQ9IjI2
NDIwZWU4LTZmNDctNDZjYi1iZTI0LWRmODBkYzY2ODA1ZCI+MTAw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E5lcnZlPC9mdWxsLXRpdGxlPjwvcGVyaW9kaWNhbD48cGFnZXM+MTIxOS0yNDwvcGFnZXM+PHZv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</w:fldData>
        </w:fldChar>
      </w:r>
      <w:r w:rsidR="00E760FB">
        <w:rPr>
          <w:rFonts w:ascii="Times New Roman" w:hAnsi="Times New Roman" w:cs="Times New Roman"/>
          <w:sz w:val="22"/>
        </w:rPr>
        <w:instrText xml:space="preserve"> ADDIN EN.CITE </w:instrText>
      </w:r>
      <w:r w:rsidR="00E760FB">
        <w:rPr>
          <w:rFonts w:ascii="Times New Roman" w:hAnsi="Times New Roman" w:cs="Times New Roman"/>
          <w:sz w:val="22"/>
        </w:rPr>
        <w:fldChar w:fldCharType="begin">
          <w:fldData xml:space="preserve">PEVuZE5vdGU+PENpdGU+PEF1dGhvcj5QYWdhbm9uaTwvQXV0aG9yPjxZZWFyPjIwMTM8L1llYXI+
PFJlY051bT45NDwvUmVjTnVtPjxEaXNwbGF5VGV4dD5bMzEsIDMy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EwMDwvUmVjTnVtPjxyZWNvcmQ+PHJlYy1udW1iZXI+MTAwPC9y
ZWMtbnVtYmVyPjxmb3JlaWduLWtleXM+PGtleSBhcHA9IkVOIiBkYi1pZD0ienowZXAydzJ1c3Bl
MmRlMHJyNXhydzlvZXB0MDAweDA1cHowIiB0aW1lc3RhbXA9IjE2NDM4Nzk1NTEiIGd1aWQ9IjI2
NDIwZWU4LTZmNDctNDZjYi1iZTI0LWRmODBkYzY2ODA1ZCI+MTAw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E5lcnZlPC9mdWxsLXRpdGxlPjwvcGVyaW9kaWNhbD48cGFnZXM+MTIxOS0yNDwvcGFnZXM+PHZv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</w:fldData>
        </w:fldChar>
      </w:r>
      <w:r w:rsidR="00E760FB">
        <w:rPr>
          <w:rFonts w:ascii="Times New Roman" w:hAnsi="Times New Roman" w:cs="Times New Roman"/>
          <w:sz w:val="22"/>
        </w:rPr>
        <w:instrText xml:space="preserve"> ADDIN EN.CITE.DATA </w:instrText>
      </w:r>
      <w:r w:rsidR="00E760FB">
        <w:rPr>
          <w:rFonts w:ascii="Times New Roman" w:hAnsi="Times New Roman" w:cs="Times New Roman"/>
          <w:sz w:val="22"/>
        </w:rPr>
      </w:r>
      <w:r w:rsidR="00E760FB">
        <w:rPr>
          <w:rFonts w:ascii="Times New Roman" w:hAnsi="Times New Roman" w:cs="Times New Roman"/>
          <w:sz w:val="22"/>
        </w:rPr>
        <w:fldChar w:fldCharType="end"/>
      </w:r>
      <w:r w:rsidR="00E24982">
        <w:rPr>
          <w:rFonts w:ascii="Times New Roman" w:hAnsi="Times New Roman" w:cs="Times New Roman"/>
          <w:sz w:val="22"/>
        </w:rPr>
        <w:fldChar w:fldCharType="separate"/>
      </w:r>
      <w:r w:rsidR="00E97849">
        <w:rPr>
          <w:rFonts w:ascii="Times New Roman" w:hAnsi="Times New Roman" w:cs="Times New Roman"/>
          <w:noProof/>
          <w:sz w:val="22"/>
        </w:rPr>
        <w:t>[31, 32]</w:t>
      </w:r>
      <w:r w:rsidR="00E24982">
        <w:rPr>
          <w:rFonts w:ascii="Times New Roman" w:hAnsi="Times New Roman" w:cs="Times New Roman"/>
          <w:sz w:val="22"/>
        </w:rPr>
        <w:fldChar w:fldCharType="end"/>
      </w:r>
      <w:r w:rsidR="00E24982">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during volitional state</w:t>
      </w:r>
      <w:r w:rsidR="00D961E1" w:rsidRPr="00403721">
        <w:rPr>
          <w:rFonts w:ascii="Times New Roman" w:hAnsi="Times New Roman" w:cs="Times New Roman"/>
          <w:sz w:val="22"/>
        </w:rPr>
        <w:t>.</w:t>
      </w:r>
    </w:p>
    <w:p w14:paraId="6C5C524C" w14:textId="1CE136C9"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2E2AD7">
        <w:rPr>
          <w:rFonts w:ascii="Times New Roman" w:hAnsi="Times New Roman" w:cs="Times New Roman"/>
          <w:kern w:val="0"/>
          <w:sz w:val="22"/>
        </w:rPr>
        <w:t xml:space="preserve">to </w:t>
      </w:r>
      <w:r>
        <w:rPr>
          <w:rFonts w:ascii="Times New Roman" w:hAnsi="Times New Roman" w:cs="Times New Roman"/>
          <w:kern w:val="0"/>
          <w:sz w:val="22"/>
        </w:rPr>
        <w:t>electro-physiological</w:t>
      </w:r>
      <w:r w:rsidR="002E2AD7">
        <w:rPr>
          <w:rFonts w:ascii="Times New Roman" w:hAnsi="Times New Roman" w:cs="Times New Roman"/>
          <w:kern w:val="0"/>
          <w:sz w:val="22"/>
        </w:rPr>
        <w:t>ly diagnose</w:t>
      </w:r>
      <w:r>
        <w:rPr>
          <w:rFonts w:ascii="Times New Roman" w:hAnsi="Times New Roman" w:cs="Times New Roman"/>
          <w:kern w:val="0"/>
          <w:sz w:val="22"/>
        </w:rPr>
        <w:t xml:space="preserve"> nEMG </w:t>
      </w:r>
      <w:r w:rsidR="001E1E90">
        <w:rPr>
          <w:rFonts w:ascii="Times New Roman" w:hAnsi="Times New Roman" w:cs="Times New Roman"/>
          <w:kern w:val="0"/>
          <w:sz w:val="22"/>
        </w:rPr>
        <w:t xml:space="preserve">signals in volitional state </w:t>
      </w:r>
      <w:r w:rsidR="005F1770">
        <w:rPr>
          <w:rFonts w:ascii="Times New Roman" w:hAnsi="Times New Roman" w:cs="Times New Roman"/>
          <w:kern w:val="0"/>
          <w:sz w:val="22"/>
        </w:rPr>
        <w:t xml:space="preserve">on behalf of </w:t>
      </w:r>
      <w:r w:rsidR="00317E85">
        <w:rPr>
          <w:rFonts w:ascii="Times New Roman" w:hAnsi="Times New Roman" w:cs="Times New Roman"/>
          <w:kern w:val="0"/>
          <w:sz w:val="22"/>
        </w:rPr>
        <w:t xml:space="preserve">a </w:t>
      </w:r>
      <w:r w:rsidR="005F1770">
        <w:rPr>
          <w:rFonts w:ascii="Times New Roman" w:hAnsi="Times New Roman" w:cs="Times New Roman"/>
          <w:kern w:val="0"/>
          <w:sz w:val="22"/>
        </w:rPr>
        <w:t>physician</w:t>
      </w:r>
      <w:r w:rsidR="00286E81">
        <w:rPr>
          <w:rFonts w:ascii="Times New Roman" w:hAnsi="Times New Roman" w:cs="Times New Roman"/>
          <w:kern w:val="0"/>
          <w:sz w:val="22"/>
        </w:rPr>
        <w:t xml:space="preserve"> and help decision-making in diagnosis of patients</w:t>
      </w:r>
      <w:r w:rsidR="005C7009" w:rsidRPr="00403721">
        <w:rPr>
          <w:rFonts w:ascii="Times New Roman" w:hAnsi="Times New Roman" w:cs="Times New Roman"/>
          <w:kern w:val="0"/>
          <w:sz w:val="22"/>
        </w:rPr>
        <w:t>,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E97849">
        <w:rPr>
          <w:rFonts w:ascii="Times New Roman" w:hAnsi="Times New Roman" w:cs="Times New Roman"/>
          <w:sz w:val="22"/>
        </w:rPr>
        <w:instrText xml:space="preserve"> ADDIN EN.CITE &lt;EndNote&gt;&lt;Cite&gt;&lt;Author&gt;He&lt;/Author&gt;&lt;Year&gt;2016&lt;/Year&gt;&lt;RecNum&gt;73&lt;/RecNum&gt;&lt;DisplayText&gt;[33, 34]&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E97849">
        <w:rPr>
          <w:rFonts w:ascii="Times New Roman" w:hAnsi="Times New Roman" w:cs="Times New Roman"/>
          <w:noProof/>
          <w:sz w:val="22"/>
        </w:rPr>
        <w:t>[33, 34]</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nEMG </w:t>
      </w:r>
      <w:r w:rsidR="002824B0">
        <w:rPr>
          <w:rFonts w:ascii="Times New Roman" w:hAnsi="Times New Roman" w:cs="Times New Roman"/>
          <w:sz w:val="22"/>
        </w:rPr>
        <w:t>data</w:t>
      </w:r>
      <w:r w:rsidR="005C7009" w:rsidRPr="00403721">
        <w:rPr>
          <w:rFonts w:ascii="Times New Roman" w:hAnsi="Times New Roman" w:cs="Times New Roman"/>
          <w:sz w:val="22"/>
        </w:rPr>
        <w:t xml:space="preserve"> examin</w:t>
      </w:r>
      <w:r w:rsidR="00A77010">
        <w:rPr>
          <w:rFonts w:ascii="Times New Roman" w:hAnsi="Times New Roman" w:cs="Times New Roman"/>
          <w:sz w:val="22"/>
        </w:rPr>
        <w:t>at</w:t>
      </w:r>
      <w:r w:rsidR="005C7009" w:rsidRPr="00403721">
        <w:rPr>
          <w:rFonts w:ascii="Times New Roman" w:hAnsi="Times New Roman" w:cs="Times New Roman"/>
          <w:sz w:val="22"/>
        </w:rPr>
        <w:t xml:space="preserve">ed in subjects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00836E2B">
        <w:rPr>
          <w:rFonts w:ascii="Times New Roman" w:hAnsi="Times New Roman" w:cs="Times New Roman"/>
          <w:sz w:val="22"/>
        </w:rPr>
        <w:t>,</w:t>
      </w:r>
      <w:r w:rsidR="005C7009" w:rsidRPr="00403721">
        <w:rPr>
          <w:rFonts w:ascii="Times New Roman" w:hAnsi="Times New Roman" w:cs="Times New Roman"/>
          <w:sz w:val="22"/>
        </w:rPr>
        <w:t xml:space="preserve">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005C7009"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nEMG signals with </w:t>
      </w:r>
      <w:r w:rsidR="00D15136">
        <w:rPr>
          <w:rFonts w:ascii="Times New Roman" w:hAnsi="Times New Roman" w:cs="Times New Roman"/>
          <w:sz w:val="22"/>
        </w:rPr>
        <w:t>electro-diagnosis</w:t>
      </w:r>
      <w:r w:rsidR="00DB50CE">
        <w:rPr>
          <w:rFonts w:ascii="Times New Roman" w:hAnsi="Times New Roman" w:cs="Times New Roman"/>
          <w:sz w:val="22"/>
        </w:rPr>
        <w:t xml:space="preserve"> results by</w:t>
      </w:r>
      <w:r w:rsidR="005C7009"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553994CE"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and conducted according to the Declaration of Helsinki</w:t>
      </w:r>
      <w:r w:rsidR="00E93C0D" w:rsidRPr="00403721">
        <w:rPr>
          <w:rFonts w:ascii="Times New Roman" w:hAnsi="Times New Roman" w:cs="Times New Roman"/>
          <w:sz w:val="22"/>
        </w:rPr>
        <w:t xml:space="preserve"> </w:t>
      </w:r>
      <w:r w:rsidR="008544D3">
        <w:rPr>
          <w:rFonts w:ascii="Times New Roman" w:hAnsi="Times New Roman" w:cs="Times New Roman"/>
          <w:sz w:val="22"/>
        </w:rPr>
        <w:t>plus</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50A724CE" w14:textId="61C06DA7" w:rsidR="00404151" w:rsidRPr="001A1955" w:rsidRDefault="003E336B" w:rsidP="008F431B">
      <w:pPr>
        <w:spacing w:line="480" w:lineRule="auto"/>
        <w:jc w:val="left"/>
        <w:rPr>
          <w:rFonts w:ascii="Times New Roman" w:hAnsi="Times New Roman" w:cs="Times New Roman"/>
          <w:sz w:val="22"/>
        </w:rPr>
      </w:pPr>
      <w:r>
        <w:rPr>
          <w:rFonts w:ascii="Times New Roman" w:hAnsi="Times New Roman" w:cs="Times New Roman"/>
          <w:sz w:val="22"/>
        </w:rPr>
        <w:t>Certified</w:t>
      </w:r>
      <w:r w:rsidR="001643F5">
        <w:rPr>
          <w:rFonts w:ascii="Times New Roman" w:hAnsi="Times New Roman" w:cs="Times New Roman"/>
          <w:sz w:val="22"/>
        </w:rPr>
        <w:t xml:space="preserve"> neurologist and rehabilitative physician</w:t>
      </w:r>
      <w:r>
        <w:rPr>
          <w:rFonts w:ascii="Times New Roman" w:hAnsi="Times New Roman" w:cs="Times New Roman"/>
          <w:sz w:val="22"/>
        </w:rPr>
        <w:t xml:space="preserve"> reviewed t</w:t>
      </w:r>
      <w:r w:rsidR="0084578F">
        <w:rPr>
          <w:rFonts w:ascii="Times New Roman" w:hAnsi="Times New Roman" w:cs="Times New Roman"/>
          <w:sz w:val="22"/>
        </w:rPr>
        <w:t xml:space="preserve">he nEMG data and confirmed the diagnosis of all subjects. </w:t>
      </w:r>
      <w:r w:rsidR="00BA0D4B">
        <w:rPr>
          <w:rFonts w:ascii="Times New Roman" w:hAnsi="Times New Roman" w:cs="Times New Roman"/>
          <w:sz w:val="22"/>
        </w:rPr>
        <w:t>The nEMG data were extracted from the numerical data stored in the electromyography machine and then transformed as waveform data throuth</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00831750" w:rsidRPr="00403721">
        <w:rPr>
          <w:rFonts w:ascii="Times New Roman" w:hAnsi="Times New Roman" w:cs="Times New Roman"/>
          <w:sz w:val="22"/>
        </w:rPr>
        <w:t xml:space="preserve"> </w:t>
      </w:r>
      <w:r w:rsidR="00404151" w:rsidRPr="00403721">
        <w:rPr>
          <w:rFonts w:ascii="Times New Roman" w:hAnsi="Times New Roman" w:cs="Times New Roman"/>
          <w:sz w:val="22"/>
        </w:rPr>
        <w:t xml:space="preserve">The </w:t>
      </w:r>
      <w:r w:rsidR="0068301F">
        <w:rPr>
          <w:rFonts w:ascii="Times New Roman" w:hAnsi="Times New Roman" w:cs="Times New Roman"/>
          <w:sz w:val="22"/>
        </w:rPr>
        <w:t>original</w:t>
      </w:r>
      <w:r w:rsidR="00404151" w:rsidRPr="00403721">
        <w:rPr>
          <w:rFonts w:ascii="Times New Roman" w:hAnsi="Times New Roman" w:cs="Times New Roman"/>
          <w:sz w:val="22"/>
        </w:rPr>
        <w:t xml:space="preserve"> nEMG data </w:t>
      </w:r>
      <w:r w:rsidR="005957A3">
        <w:rPr>
          <w:rFonts w:ascii="Times New Roman" w:hAnsi="Times New Roman" w:cs="Times New Roman"/>
          <w:sz w:val="22"/>
        </w:rPr>
        <w:t xml:space="preserve">sampled at 48 kHz </w:t>
      </w:r>
      <w:r w:rsidR="00404151" w:rsidRPr="00403721">
        <w:rPr>
          <w:rFonts w:ascii="Times New Roman" w:hAnsi="Times New Roman" w:cs="Times New Roman"/>
          <w:sz w:val="22"/>
        </w:rPr>
        <w:t>was downsampled to 10 kHz to reduce complexity</w:t>
      </w:r>
      <w:r w:rsidR="00404151">
        <w:rPr>
          <w:rFonts w:ascii="Times New Roman" w:hAnsi="Times New Roman" w:cs="Times New Roman"/>
          <w:sz w:val="22"/>
        </w:rPr>
        <w:t>,</w:t>
      </w:r>
      <w:r w:rsidR="00404151" w:rsidRPr="00403721">
        <w:rPr>
          <w:rFonts w:ascii="Times New Roman" w:hAnsi="Times New Roman" w:cs="Times New Roman"/>
          <w:sz w:val="22"/>
        </w:rPr>
        <w:t xml:space="preserve"> and </w:t>
      </w:r>
      <w:r w:rsidR="005957A3">
        <w:rPr>
          <w:rFonts w:ascii="Times New Roman" w:hAnsi="Times New Roman" w:cs="Times New Roman"/>
          <w:sz w:val="22"/>
        </w:rPr>
        <w:t>partitioned</w:t>
      </w:r>
      <w:r w:rsidR="00404151" w:rsidRPr="00403721">
        <w:rPr>
          <w:rFonts w:ascii="Times New Roman" w:hAnsi="Times New Roman" w:cs="Times New Roman"/>
          <w:sz w:val="22"/>
        </w:rPr>
        <w:t xml:space="preserve"> in</w:t>
      </w:r>
      <w:r w:rsidR="005957A3">
        <w:rPr>
          <w:rFonts w:ascii="Times New Roman" w:hAnsi="Times New Roman" w:cs="Times New Roman"/>
          <w:sz w:val="22"/>
        </w:rPr>
        <w:t>to</w:t>
      </w:r>
      <w:r w:rsidR="00404151" w:rsidRPr="00403721">
        <w:rPr>
          <w:rFonts w:ascii="Times New Roman" w:hAnsi="Times New Roman" w:cs="Times New Roman"/>
          <w:sz w:val="22"/>
        </w:rPr>
        <w:t xml:space="preserve"> fixed window length</w:t>
      </w:r>
      <w:r w:rsidR="005957A3">
        <w:rPr>
          <w:rFonts w:ascii="Times New Roman" w:hAnsi="Times New Roman" w:cs="Times New Roman"/>
          <w:sz w:val="22"/>
        </w:rPr>
        <w:t>s of 0.4 second</w:t>
      </w:r>
      <w:r w:rsidR="00404151" w:rsidRPr="00403721">
        <w:rPr>
          <w:rFonts w:ascii="Times New Roman" w:hAnsi="Times New Roman" w:cs="Times New Roman"/>
          <w:sz w:val="22"/>
        </w:rPr>
        <w:t xml:space="preserve"> and hop size</w:t>
      </w:r>
      <w:r w:rsidR="005957A3">
        <w:rPr>
          <w:rFonts w:ascii="Times New Roman" w:hAnsi="Times New Roman" w:cs="Times New Roman"/>
          <w:sz w:val="22"/>
        </w:rPr>
        <w:t>s of 0.1 second</w:t>
      </w:r>
      <w:r w:rsidR="009F4B65">
        <w:rPr>
          <w:rFonts w:ascii="Times New Roman" w:hAnsi="Times New Roman" w:cs="Times New Roman"/>
          <w:sz w:val="22"/>
        </w:rPr>
        <w:t>, which</w:t>
      </w:r>
      <w:r w:rsidR="00404151" w:rsidRPr="00403721">
        <w:rPr>
          <w:rFonts w:ascii="Times New Roman" w:hAnsi="Times New Roman" w:cs="Times New Roman"/>
          <w:sz w:val="22"/>
        </w:rPr>
        <w:t xml:space="preserve"> were likely to be the optimal </w:t>
      </w:r>
      <w:r w:rsidR="00DA7D77">
        <w:rPr>
          <w:rFonts w:ascii="Times New Roman" w:hAnsi="Times New Roman" w:cs="Times New Roman"/>
          <w:sz w:val="22"/>
        </w:rPr>
        <w:t>length</w:t>
      </w:r>
      <w:r w:rsidR="00404151" w:rsidRPr="00403721">
        <w:rPr>
          <w:rFonts w:ascii="Times New Roman" w:hAnsi="Times New Roman" w:cs="Times New Roman"/>
          <w:sz w:val="22"/>
        </w:rPr>
        <w:t xml:space="preserve"> for analysis. </w:t>
      </w:r>
      <w:r w:rsidR="00404151">
        <w:rPr>
          <w:rFonts w:ascii="Times New Roman" w:hAnsi="Times New Roman" w:cs="Times New Roman"/>
          <w:sz w:val="22"/>
        </w:rPr>
        <w:t>Dataset consisted of different numbers of muscle nEMG data because the number of muscles tested was different for each subject.</w:t>
      </w:r>
      <w:r w:rsidR="00404151">
        <w:rPr>
          <w:rFonts w:ascii="Times New Roman" w:hAnsi="Times New Roman" w:cs="Times New Roman" w:hint="eastAsia"/>
          <w:sz w:val="22"/>
        </w:rPr>
        <w:t xml:space="preserve"> </w:t>
      </w:r>
      <w:r w:rsidR="00404151" w:rsidRPr="00403721">
        <w:rPr>
          <w:rFonts w:ascii="Times New Roman" w:hAnsi="Times New Roman" w:cs="Times New Roman"/>
          <w:sz w:val="22"/>
        </w:rPr>
        <w:t xml:space="preserve">After slicing, total segments were composed of 2700, 3664, and 1706 segments </w:t>
      </w:r>
      <w:r w:rsidR="00404151">
        <w:rPr>
          <w:rFonts w:ascii="Times New Roman" w:hAnsi="Times New Roman" w:cs="Times New Roman" w:hint="eastAsia"/>
          <w:sz w:val="22"/>
        </w:rPr>
        <w:t>extracted from subjects with myopathy, neuropathy, and normal subjects, respectively</w:t>
      </w:r>
      <w:r w:rsidR="00404151"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muscles close to the trunk were classified as proximal and distant muscles as distal mu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68020957" w:rsidR="005926D3" w:rsidRDefault="00AE0F96" w:rsidP="007A2E8D">
      <w:pPr>
        <w:spacing w:line="480" w:lineRule="auto"/>
        <w:jc w:val="left"/>
        <w:rPr>
          <w:rFonts w:ascii="Times New Roman" w:hAnsi="Times New Roman" w:cs="Times New Roman"/>
          <w:sz w:val="22"/>
        </w:rPr>
      </w:pPr>
      <w:r>
        <w:rPr>
          <w:rFonts w:ascii="Times New Roman" w:hAnsi="Times New Roman" w:cs="Times New Roman"/>
          <w:sz w:val="22"/>
        </w:rPr>
        <w:lastRenderedPageBreak/>
        <w:t>After</w:t>
      </w:r>
      <w:r w:rsidR="00F179C5">
        <w:rPr>
          <w:rFonts w:ascii="Times New Roman" w:hAnsi="Times New Roman" w:cs="Times New Roman"/>
          <w:sz w:val="22"/>
        </w:rPr>
        <w:t xml:space="preserve">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953239">
        <w:rPr>
          <w:rFonts w:ascii="Times New Roman" w:hAnsi="Times New Roman" w:cs="Times New Roman"/>
          <w:sz w:val="22"/>
        </w:rPr>
        <w:t xml:space="preserve">transformed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Pr>
          <w:rFonts w:ascii="Times New Roman" w:hAnsi="Times New Roman" w:cs="Times New Roman"/>
          <w:sz w:val="22"/>
        </w:rPr>
        <w:t xml:space="preserve">data </w:t>
      </w:r>
      <w:r w:rsidR="00C96F7C" w:rsidRPr="00403721">
        <w:rPr>
          <w:rFonts w:ascii="Times New Roman" w:hAnsi="Times New Roman" w:cs="Times New Roman"/>
          <w:sz w:val="22"/>
        </w:rPr>
        <w:t xml:space="preserve">similar to the actual </w:t>
      </w:r>
      <w:r w:rsidR="00EA0F89">
        <w:rPr>
          <w:rFonts w:ascii="Times New Roman" w:hAnsi="Times New Roman" w:cs="Times New Roman"/>
          <w:sz w:val="22"/>
        </w:rPr>
        <w:t>one</w:t>
      </w:r>
      <w:r w:rsidR="00953239">
        <w:rPr>
          <w:rFonts w:ascii="Times New Roman" w:hAnsi="Times New Roman" w:cs="Times New Roman"/>
          <w:sz w:val="22"/>
        </w:rPr>
        <w:t xml:space="preserve"> </w:t>
      </w:r>
      <w:r w:rsidR="00F179C5">
        <w:rPr>
          <w:rFonts w:ascii="Times New Roman" w:hAnsi="Times New Roman" w:cs="Times New Roman"/>
          <w:sz w:val="22"/>
        </w:rPr>
        <w:t>displayed</w:t>
      </w:r>
      <w:r w:rsidR="00C96F7C" w:rsidRPr="00403721">
        <w:rPr>
          <w:rFonts w:ascii="Times New Roman" w:hAnsi="Times New Roman" w:cs="Times New Roman"/>
          <w:sz w:val="22"/>
        </w:rPr>
        <w:t xml:space="preserve"> on the screen of the nEMG machine</w:t>
      </w:r>
      <w:r>
        <w:rPr>
          <w:rFonts w:ascii="Times New Roman" w:hAnsi="Times New Roman" w:cs="Times New Roman"/>
          <w:sz w:val="22"/>
        </w:rPr>
        <w:t xml:space="preserve"> </w:t>
      </w:r>
      <w:r w:rsidR="00406C71">
        <w:rPr>
          <w:rFonts w:ascii="Times New Roman" w:hAnsi="Times New Roman" w:cs="Times New Roman"/>
          <w:sz w:val="22"/>
        </w:rPr>
        <w:t>were</w:t>
      </w:r>
      <w:r>
        <w:rPr>
          <w:rFonts w:ascii="Times New Roman" w:hAnsi="Times New Roman" w:cs="Times New Roman"/>
          <w:sz w:val="22"/>
        </w:rPr>
        <w:t xml:space="preserve"> stored in web-based labeling </w:t>
      </w:r>
      <w:r w:rsidR="00406C71">
        <w:rPr>
          <w:rFonts w:ascii="Times New Roman" w:hAnsi="Times New Roman" w:cs="Times New Roman"/>
          <w:sz w:val="22"/>
        </w:rPr>
        <w:t>platform</w:t>
      </w:r>
      <w:r w:rsidR="00CE715E">
        <w:rPr>
          <w:rFonts w:ascii="Times New Roman" w:hAnsi="Times New Roman" w:cs="Times New Roman"/>
          <w:sz w:val="22"/>
        </w:rPr>
        <w:t xml:space="preserve"> so that residents belonging to different institutions could participate</w:t>
      </w:r>
      <w:r w:rsidR="00406C71">
        <w:rPr>
          <w:rFonts w:ascii="Times New Roman" w:hAnsi="Times New Roman" w:cs="Times New Roman"/>
          <w:sz w:val="22"/>
        </w:rPr>
        <w:t xml:space="preserve">; </w:t>
      </w:r>
      <w:r w:rsidR="00CE715E">
        <w:rPr>
          <w:rFonts w:ascii="Times New Roman" w:hAnsi="Times New Roman" w:cs="Times New Roman"/>
          <w:sz w:val="22"/>
        </w:rPr>
        <w:t xml:space="preserve">then, it was </w:t>
      </w:r>
      <w:r>
        <w:rPr>
          <w:rFonts w:ascii="Times New Roman" w:hAnsi="Times New Roman" w:cs="Times New Roman"/>
          <w:sz w:val="22"/>
        </w:rPr>
        <w:t xml:space="preserve">provided to 2 </w:t>
      </w:r>
      <w:r w:rsidR="00662AF2">
        <w:rPr>
          <w:rFonts w:ascii="Times New Roman" w:hAnsi="Times New Roman" w:cs="Times New Roman"/>
          <w:sz w:val="22"/>
        </w:rPr>
        <w:t xml:space="preserve">residents of </w:t>
      </w:r>
      <w:r>
        <w:rPr>
          <w:rFonts w:ascii="Times New Roman" w:hAnsi="Times New Roman" w:cs="Times New Roman"/>
          <w:sz w:val="22"/>
        </w:rPr>
        <w:t xml:space="preserve">neurology and 4 </w:t>
      </w:r>
      <w:r w:rsidR="00662AF2">
        <w:rPr>
          <w:rFonts w:ascii="Times New Roman" w:hAnsi="Times New Roman" w:cs="Times New Roman"/>
          <w:sz w:val="22"/>
        </w:rPr>
        <w:t xml:space="preserve">residents of rehabilitation medicine, </w:t>
      </w:r>
      <w:r w:rsidR="0045025E">
        <w:rPr>
          <w:rFonts w:ascii="Times New Roman" w:hAnsi="Times New Roman" w:cs="Times New Roman"/>
          <w:sz w:val="22"/>
        </w:rPr>
        <w:t xml:space="preserve">so that </w:t>
      </w:r>
      <w:r w:rsidR="00662AF2">
        <w:rPr>
          <w:rFonts w:ascii="Times New Roman" w:hAnsi="Times New Roman" w:cs="Times New Roman"/>
          <w:sz w:val="22"/>
        </w:rPr>
        <w:t>the nEMG results were electro</w:t>
      </w:r>
      <w:r w:rsidR="005032AE">
        <w:rPr>
          <w:rFonts w:ascii="Times New Roman" w:hAnsi="Times New Roman" w:cs="Times New Roman"/>
          <w:sz w:val="22"/>
        </w:rPr>
        <w:t>-</w:t>
      </w:r>
      <w:r w:rsidR="00662AF2">
        <w:rPr>
          <w:rFonts w:ascii="Times New Roman" w:hAnsi="Times New Roman" w:cs="Times New Roman"/>
          <w:sz w:val="22"/>
        </w:rPr>
        <w:t>diagnosed 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F126F9">
        <w:rPr>
          <w:rFonts w:ascii="Times New Roman" w:hAnsi="Times New Roman" w:cs="Times New Roman"/>
          <w:sz w:val="22"/>
        </w:rPr>
        <w:t>.</w:t>
      </w:r>
      <w:r w:rsidR="003D7716">
        <w:rPr>
          <w:rFonts w:ascii="Times New Roman" w:hAnsi="Times New Roman" w:cs="Times New Roman"/>
          <w:sz w:val="22"/>
        </w:rPr>
        <w:t xml:space="preserve"> (S1 Fig.</w:t>
      </w:r>
      <w:r w:rsidR="00A333E7">
        <w:rPr>
          <w:rFonts w:ascii="Times New Roman" w:hAnsi="Times New Roman" w:cs="Times New Roman"/>
          <w:sz w:val="22"/>
        </w:rPr>
        <w:t>)</w:t>
      </w:r>
      <w:r w:rsidR="00F126F9">
        <w:rPr>
          <w:rFonts w:ascii="Times New Roman" w:hAnsi="Times New Roman" w:cs="Times New Roman"/>
          <w:sz w:val="22"/>
        </w:rPr>
        <w:t xml:space="preserve"> </w:t>
      </w:r>
    </w:p>
    <w:p w14:paraId="01B06EF3" w14:textId="50FEA496" w:rsidR="008A2E28" w:rsidRPr="00C96F7C" w:rsidRDefault="005F143F" w:rsidP="007A2E8D">
      <w:pPr>
        <w:spacing w:line="480" w:lineRule="auto"/>
        <w:jc w:val="left"/>
        <w:rPr>
          <w:rFonts w:ascii="Times New Roman" w:hAnsi="Times New Roman" w:cs="Times New Roman"/>
          <w:sz w:val="22"/>
        </w:rPr>
      </w:pPr>
      <w:r>
        <w:rPr>
          <w:rFonts w:ascii="Times New Roman" w:hAnsi="Times New Roman" w:cs="Times New Roman"/>
          <w:sz w:val="22"/>
        </w:rPr>
        <w:t>The s</w:t>
      </w:r>
      <w:r w:rsidR="00EA3565">
        <w:rPr>
          <w:rFonts w:ascii="Times New Roman" w:hAnsi="Times New Roman" w:cs="Times New Roman"/>
          <w:sz w:val="22"/>
        </w:rPr>
        <w:t xml:space="preserve">ix </w:t>
      </w:r>
      <w:r w:rsidR="001774A2">
        <w:rPr>
          <w:rFonts w:ascii="Times New Roman" w:hAnsi="Times New Roman" w:cs="Times New Roman"/>
          <w:sz w:val="22"/>
        </w:rPr>
        <w:t xml:space="preserve">physicians </w:t>
      </w:r>
      <w:r w:rsidR="00BD4601">
        <w:rPr>
          <w:rFonts w:ascii="Times New Roman" w:hAnsi="Times New Roman" w:cs="Times New Roman"/>
          <w:sz w:val="22"/>
        </w:rPr>
        <w:t>electro-diagnosed</w:t>
      </w:r>
      <w:r w:rsidR="00EA3565">
        <w:rPr>
          <w:rFonts w:ascii="Times New Roman" w:hAnsi="Times New Roman" w:cs="Times New Roman"/>
          <w:sz w:val="22"/>
        </w:rPr>
        <w:t xml:space="preserve"> EMG signal data without any clini</w:t>
      </w:r>
      <w:r w:rsidR="00B67829">
        <w:rPr>
          <w:rFonts w:ascii="Times New Roman" w:hAnsi="Times New Roman" w:cs="Times New Roman"/>
          <w:sz w:val="22"/>
        </w:rPr>
        <w:t>cal information such as symptom</w:t>
      </w:r>
      <w:r w:rsidR="00EA3565">
        <w:rPr>
          <w:rFonts w:ascii="Times New Roman" w:hAnsi="Times New Roman" w:cs="Times New Roman"/>
          <w:sz w:val="22"/>
        </w:rPr>
        <w:t xml:space="preserve">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5C3BBF">
        <w:rPr>
          <w:rFonts w:ascii="Times New Roman" w:hAnsi="Times New Roman" w:cs="Times New Roman"/>
          <w:sz w:val="22"/>
        </w:rPr>
        <w:t>for 500 microseconds;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 as well as aggregated</w:t>
      </w:r>
      <w:r w:rsidR="009F5AC0">
        <w:rPr>
          <w:rFonts w:ascii="Times New Roman" w:hAnsi="Times New Roman" w:cs="Times New Roman"/>
          <w:sz w:val="22"/>
        </w:rPr>
        <w:t>,</w:t>
      </w:r>
      <w:r w:rsidR="00794C37">
        <w:rPr>
          <w:rFonts w:ascii="Times New Roman" w:hAnsi="Times New Roman" w:cs="Times New Roman"/>
          <w:sz w:val="22"/>
        </w:rPr>
        <w:t xml:space="preserve"> and compared with the</w:t>
      </w:r>
      <w:r w:rsidR="0040648E">
        <w:rPr>
          <w:rFonts w:ascii="Times New Roman" w:hAnsi="Times New Roman" w:cs="Times New Roman"/>
          <w:sz w:val="22"/>
        </w:rPr>
        <w:t xml:space="preserve"> confirmed diagnosis</w:t>
      </w:r>
      <w:r w:rsidR="00794C37">
        <w:rPr>
          <w:rFonts w:ascii="Times New Roman" w:hAnsi="Times New Roman" w:cs="Times New Roman"/>
          <w:sz w:val="22"/>
        </w:rPr>
        <w:t xml:space="preserve">. </w:t>
      </w:r>
    </w:p>
    <w:p w14:paraId="06E632AD" w14:textId="206F8EDA"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C15ED0E" w14:textId="77777777"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t xml:space="preserve">CNN comprised of 7 spatial reduction blocks and 5 residual blocks with 1 and 2 convolutional layers, respectively. </w:t>
      </w:r>
      <w:r w:rsidRPr="00BB096E">
        <w:rPr>
          <w:rFonts w:ascii="Times New Roman" w:hAnsi="Times New Roman" w:cs="Times New Roman"/>
          <w:sz w:val="22"/>
        </w:rPr>
        <w:t>(</w:t>
      </w:r>
      <w:r>
        <w:rPr>
          <w:rFonts w:ascii="Times New Roman" w:hAnsi="Times New Roman" w:cs="Times New Roman"/>
          <w:sz w:val="22"/>
        </w:rPr>
        <w:t>S2 Fig.</w:t>
      </w:r>
      <w:r w:rsidRPr="00BB096E">
        <w:rPr>
          <w:rFonts w:ascii="Times New Roman" w:hAnsi="Times New Roman" w:cs="Times New Roman"/>
          <w:sz w:val="22"/>
        </w:rPr>
        <w:t>)</w:t>
      </w:r>
      <w:r>
        <w:rPr>
          <w:rFonts w:ascii="Times New Roman" w:hAnsi="Times New Roman" w:cs="Times New Roman"/>
          <w:sz w:val="22"/>
        </w:rPr>
        <w:t xml:space="preserve"> Spatial block and residual block consisted of convolutional layers, batch normalization, </w:t>
      </w:r>
      <w:r>
        <w:rPr>
          <w:rFonts w:ascii="Times New Roman" w:hAnsi="Times New Roman" w:cs="Times New Roman" w:hint="eastAsia"/>
          <w:sz w:val="22"/>
        </w:rPr>
        <w:t>rectified linear unit (ReLU)</w:t>
      </w:r>
      <w:r>
        <w:rPr>
          <w:rFonts w:ascii="Times New Roman" w:hAnsi="Times New Roman" w:cs="Times New Roman"/>
          <w:sz w:val="22"/>
        </w:rPr>
        <w:t>, residual connection, and max pooling. Hyper-parameters were determined empirically. Learning rate, batch size, and epoch was set to 10</w:t>
      </w:r>
      <w:r w:rsidRPr="001F799A">
        <w:rPr>
          <w:rFonts w:ascii="Times New Roman" w:hAnsi="Times New Roman" w:cs="Times New Roman"/>
          <w:sz w:val="22"/>
          <w:vertAlign w:val="superscript"/>
        </w:rPr>
        <w:t>-3</w:t>
      </w:r>
      <w:r>
        <w:rPr>
          <w:rFonts w:ascii="Times New Roman" w:hAnsi="Times New Roman" w:cs="Times New Roman"/>
          <w:sz w:val="22"/>
        </w:rPr>
        <w:t xml:space="preserve">, 32, and 100, respectively. </w:t>
      </w:r>
    </w:p>
    <w:p w14:paraId="5E72EA76" w14:textId="42D55F17" w:rsidR="00C56076" w:rsidRDefault="00C02DBA" w:rsidP="007A2E8D">
      <w:pPr>
        <w:spacing w:line="480" w:lineRule="auto"/>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 xml:space="preserve">2 stages;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w:t>
      </w:r>
      <w:r w:rsidR="00FB1DBF">
        <w:rPr>
          <w:rFonts w:ascii="Times New Roman" w:hAnsi="Times New Roman" w:cs="Times New Roman"/>
          <w:sz w:val="22"/>
        </w:rPr>
        <w:t>numerical data</w:t>
      </w:r>
      <w:r w:rsidR="00DD082D" w:rsidRPr="00403721">
        <w:rPr>
          <w:rFonts w:ascii="Times New Roman" w:hAnsi="Times New Roman" w:cs="Times New Roman"/>
          <w:sz w:val="22"/>
        </w:rPr>
        <w:t xml:space="preserve">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67746E">
        <w:rPr>
          <w:rFonts w:ascii="Times New Roman" w:hAnsi="Times New Roman" w:cs="Times New Roman"/>
          <w:sz w:val="22"/>
        </w:rPr>
        <w:t xml:space="preserve">Classification </w:t>
      </w:r>
      <w:r w:rsidR="009817EC">
        <w:rPr>
          <w:rFonts w:ascii="Times New Roman" w:hAnsi="Times New Roman" w:cs="Times New Roman"/>
          <w:sz w:val="22"/>
        </w:rPr>
        <w:t>was</w:t>
      </w:r>
      <w:r w:rsidR="0067746E">
        <w:rPr>
          <w:rFonts w:ascii="Times New Roman" w:hAnsi="Times New Roman" w:cs="Times New Roman"/>
          <w:sz w:val="22"/>
        </w:rPr>
        <w:t xml:space="preserve"> conducted by inputting only nEMG data without muscle location information</w:t>
      </w:r>
      <w:r w:rsidR="00C866D0">
        <w:rPr>
          <w:rFonts w:ascii="Times New Roman" w:hAnsi="Times New Roman" w:cs="Times New Roman"/>
          <w:sz w:val="22"/>
        </w:rPr>
        <w:t>,</w:t>
      </w:r>
      <w:r w:rsidR="0067746E">
        <w:rPr>
          <w:rFonts w:ascii="Times New Roman" w:hAnsi="Times New Roman" w:cs="Times New Roman"/>
          <w:sz w:val="22"/>
        </w:rPr>
        <w:t xml:space="preserve"> and </w:t>
      </w:r>
      <w:r w:rsidR="00DC3F15">
        <w:rPr>
          <w:rFonts w:ascii="Times New Roman" w:hAnsi="Times New Roman" w:cs="Times New Roman"/>
          <w:sz w:val="22"/>
        </w:rPr>
        <w:t xml:space="preserve">additionally performed by </w:t>
      </w:r>
      <w:r w:rsidR="0067746E">
        <w:rPr>
          <w:rFonts w:ascii="Times New Roman" w:hAnsi="Times New Roman" w:cs="Times New Roman"/>
          <w:sz w:val="22"/>
        </w:rPr>
        <w:t>inputting nEMG data an</w:t>
      </w:r>
      <w:r w:rsidR="00E849ED">
        <w:rPr>
          <w:rFonts w:ascii="Times New Roman" w:hAnsi="Times New Roman" w:cs="Times New Roman"/>
          <w:sz w:val="22"/>
        </w:rPr>
        <w:t xml:space="preserve">d muscle location information </w:t>
      </w:r>
      <w:r w:rsidR="0067746E">
        <w:rPr>
          <w:rFonts w:ascii="Times New Roman" w:hAnsi="Times New Roman" w:cs="Times New Roman"/>
          <w:sz w:val="22"/>
        </w:rPr>
        <w:t>together.</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lastRenderedPageBreak/>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34CCC965"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6A70E6">
        <w:rPr>
          <w:rFonts w:ascii="Times New Roman" w:hAnsi="Times New Roman" w:cs="Times New Roman"/>
          <w:sz w:val="22"/>
        </w:rPr>
        <w:t xml:space="preserve">CNN algorithm </w:t>
      </w:r>
      <w:r w:rsidRPr="00403721">
        <w:rPr>
          <w:rFonts w:ascii="Times New Roman" w:hAnsi="Times New Roman" w:cs="Times New Roman"/>
          <w:sz w:val="22"/>
        </w:rPr>
        <w:t>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CNN algorithm, which not considering muscle location information not only </w:t>
      </w:r>
      <w:r w:rsidR="005C700C">
        <w:rPr>
          <w:rFonts w:ascii="Times New Roman" w:hAnsi="Times New Roman" w:cs="Times New Roman"/>
          <w:sz w:val="22"/>
        </w:rPr>
        <w:t>with averaged result</w:t>
      </w:r>
      <w:r w:rsidRPr="00403721">
        <w:rPr>
          <w:rFonts w:ascii="Times New Roman" w:hAnsi="Times New Roman" w:cs="Times New Roman"/>
          <w:sz w:val="22"/>
        </w:rPr>
        <w:t xml:space="preserve"> by</w:t>
      </w:r>
      <w:r>
        <w:rPr>
          <w:rFonts w:ascii="Times New Roman" w:hAnsi="Times New Roman" w:cs="Times New Roman"/>
          <w:sz w:val="22"/>
        </w:rPr>
        <w:t xml:space="preserve"> physicians</w:t>
      </w:r>
      <w:r w:rsidR="00336E2A">
        <w:rPr>
          <w:rFonts w:ascii="Times New Roman" w:hAnsi="Times New Roman" w:cs="Times New Roman"/>
          <w:sz w:val="22"/>
        </w:rPr>
        <w:t xml:space="preserve"> but also with CNN algorithm considering muscle location information</w:t>
      </w:r>
      <w:r w:rsidR="00336E2A">
        <w:rPr>
          <w:rFonts w:ascii="Times New Roman" w:hAnsi="Times New Roman" w:cs="Times New Roman" w:hint="eastAsia"/>
          <w:sz w:val="22"/>
        </w:rPr>
        <w:t>.</w:t>
      </w:r>
      <w:r>
        <w:rPr>
          <w:rFonts w:ascii="Times New Roman" w:hAnsi="Times New Roman" w:cs="Times New Roman" w:hint="eastAsia"/>
          <w:sz w:val="22"/>
        </w:rPr>
        <w:t xml:space="preserve"> </w:t>
      </w:r>
      <w:r w:rsidR="00336E2A">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sidR="00554516">
        <w:rPr>
          <w:rFonts w:ascii="Times New Roman" w:hAnsi="Times New Roman" w:cs="Times New Roman"/>
          <w:sz w:val="22"/>
        </w:rPr>
        <w:t>was</w:t>
      </w:r>
      <w:r w:rsidR="00E30AD6">
        <w:rPr>
          <w:rFonts w:ascii="Times New Roman" w:hAnsi="Times New Roman" w:cs="Times New Roman"/>
          <w:sz w:val="22"/>
        </w:rPr>
        <w:t xml:space="preserve"> also</w:t>
      </w:r>
      <w:r w:rsidR="00336E2A">
        <w:rPr>
          <w:rFonts w:ascii="Times New Roman" w:hAnsi="Times New Roman" w:cs="Times New Roman"/>
          <w:sz w:val="22"/>
        </w:rPr>
        <w:t xml:space="preserve"> calculated </w:t>
      </w:r>
      <w:r>
        <w:rPr>
          <w:rFonts w:ascii="Times New Roman" w:hAnsi="Times New Roman" w:cs="Times New Roman" w:hint="eastAsia"/>
          <w:sz w:val="22"/>
        </w:rPr>
        <w:t>between physicians and that between physicians and CNN algorithm.</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2B0ECDF7"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r’s exact</w:t>
      </w:r>
      <w:r w:rsidR="0042376D">
        <w:rPr>
          <w:rFonts w:ascii="Times New Roman" w:hAnsi="Times New Roman" w:cs="Times New Roman"/>
          <w:sz w:val="22"/>
        </w:rPr>
        <w:t xml:space="preserve"> test</w:t>
      </w:r>
      <w:r w:rsidR="000A115B" w:rsidRPr="00403721">
        <w:rPr>
          <w:rFonts w:ascii="Times New Roman" w:hAnsi="Times New Roman" w:cs="Times New Roman"/>
          <w:sz w:val="22"/>
        </w:rPr>
        <w:t xml:space="preserve"> or 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or on</w:t>
      </w:r>
      <w:r w:rsidR="0042376D">
        <w:rPr>
          <w:rFonts w:ascii="Times New Roman" w:hAnsi="Times New Roman" w:cs="Times New Roman"/>
          <w:sz w:val="22"/>
        </w:rPr>
        <w:t>e-way analysis of variance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4BFC7D6" w:rsidR="00B134B6"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w:t>
      </w:r>
      <w:r w:rsidR="00B17F85" w:rsidRPr="00403721">
        <w:rPr>
          <w:rFonts w:ascii="Times New Roman" w:hAnsi="Times New Roman" w:cs="Times New Roman"/>
          <w:sz w:val="22"/>
        </w:rPr>
        <w:t xml:space="preserve">normal </w:t>
      </w:r>
      <w:r w:rsidRPr="00403721">
        <w:rPr>
          <w:rFonts w:ascii="Times New Roman" w:hAnsi="Times New Roman" w:cs="Times New Roman"/>
          <w:sz w:val="22"/>
        </w:rPr>
        <w:t>subjects and 19 subjects with neuropathy with whom the diagnosis was radiculopathy, motor axonal polyneuropathy,</w:t>
      </w:r>
      <w:r w:rsidR="00213ECA">
        <w:rPr>
          <w:rFonts w:ascii="Times New Roman" w:hAnsi="Times New Roman" w:cs="Times New Roman"/>
          <w:sz w:val="22"/>
        </w:rPr>
        <w:t xml:space="preserve"> and</w:t>
      </w:r>
      <w:r w:rsidRPr="00403721">
        <w:rPr>
          <w:rFonts w:ascii="Times New Roman" w:hAnsi="Times New Roman" w:cs="Times New Roman"/>
          <w:sz w:val="22"/>
        </w:rPr>
        <w:t xml:space="preserve">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BC2765">
        <w:rPr>
          <w:rFonts w:ascii="Times New Roman" w:hAnsi="Times New Roman" w:cs="Times New Roman"/>
          <w:sz w:val="22"/>
        </w:rPr>
        <w:t>, and the re</w:t>
      </w:r>
      <w:r w:rsidR="00C269CF">
        <w:rPr>
          <w:rFonts w:ascii="Times New Roman" w:hAnsi="Times New Roman" w:cs="Times New Roman"/>
          <w:sz w:val="22"/>
        </w:rPr>
        <w:t>st of the results are shown in T</w:t>
      </w:r>
      <w:r w:rsidR="00BC2765">
        <w:rPr>
          <w:rFonts w:ascii="Times New Roman" w:hAnsi="Times New Roman" w:cs="Times New Roman"/>
          <w:sz w:val="22"/>
        </w:rPr>
        <w:t>able 1.</w:t>
      </w:r>
    </w:p>
    <w:p w14:paraId="54008C0F" w14:textId="77777777" w:rsidR="00D51016" w:rsidRPr="00403721" w:rsidRDefault="00D51016" w:rsidP="00597DDF">
      <w:pPr>
        <w:spacing w:line="480" w:lineRule="auto"/>
        <w:jc w:val="left"/>
        <w:rPr>
          <w:rFonts w:ascii="Times New Roman" w:hAnsi="Times New Roman" w:cs="Times New Roman"/>
          <w:sz w:val="22"/>
        </w:rPr>
      </w:pPr>
    </w:p>
    <w:p w14:paraId="096BF978" w14:textId="21C8B873"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r w:rsidR="00A332B8">
        <w:rPr>
          <w:rFonts w:ascii="Times New Roman" w:hAnsi="Times New Roman" w:cs="Times New Roman"/>
          <w:sz w:val="22"/>
        </w:rPr>
        <w:t xml:space="preserve"> and </w:t>
      </w:r>
      <w:r w:rsidR="00761193">
        <w:rPr>
          <w:rFonts w:ascii="Times New Roman" w:hAnsi="Times New Roman" w:cs="Times New Roman"/>
          <w:sz w:val="22"/>
        </w:rPr>
        <w:t>their needle electromyography</w:t>
      </w:r>
      <w:r w:rsidR="00A332B8">
        <w:rPr>
          <w:rFonts w:ascii="Times New Roman" w:hAnsi="Times New Roman" w:cs="Times New Roman"/>
          <w:sz w:val="22"/>
        </w:rPr>
        <w:t xml:space="preserve"> data</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0287A4A7" w14:textId="77777777" w:rsidR="00D81465" w:rsidRDefault="00D81465" w:rsidP="00597DDF">
      <w:pPr>
        <w:spacing w:line="480" w:lineRule="auto"/>
        <w:jc w:val="left"/>
        <w:rPr>
          <w:rFonts w:ascii="Times New Roman" w:hAnsi="Times New Roman" w:cs="Times New Roman"/>
          <w:sz w:val="22"/>
        </w:rPr>
      </w:pPr>
    </w:p>
    <w:p w14:paraId="6A5B4417" w14:textId="32EBB33E"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lassification by CNN 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Pr>
          <w:rFonts w:ascii="Times New Roman" w:hAnsi="Times New Roman" w:cs="Times New Roman"/>
          <w:sz w:val="22"/>
        </w:rPr>
        <w:t xml:space="preserve">with results of electro-diagnosis </w:t>
      </w:r>
      <w:r>
        <w:rPr>
          <w:rFonts w:ascii="Times New Roman" w:hAnsi="Times New Roman" w:cs="Times New Roman"/>
          <w:sz w:val="22"/>
        </w:rPr>
        <w:lastRenderedPageBreak/>
        <w:t>by physicians using 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 xml:space="preserve"> (excluding the missing values of 8 subjects and 10 muscles).</w:t>
      </w:r>
      <w:r w:rsidR="006A4839">
        <w:rPr>
          <w:rFonts w:ascii="Times New Roman" w:hAnsi="Times New Roman" w:cs="Times New Roman"/>
          <w:sz w:val="22"/>
        </w:rPr>
        <w:t xml:space="preserve"> </w:t>
      </w:r>
      <w:r>
        <w:rPr>
          <w:rFonts w:ascii="Times New Roman" w:hAnsi="Times New Roman" w:cs="Times New Roman"/>
          <w:sz w:val="22"/>
        </w:rPr>
        <w:t xml:space="preserve">Those values </w:t>
      </w:r>
      <w:r w:rsidR="00B86D05">
        <w:rPr>
          <w:rFonts w:ascii="Times New Roman" w:hAnsi="Times New Roman" w:cs="Times New Roman"/>
          <w:sz w:val="22"/>
        </w:rPr>
        <w:t>of the CNN algorithm</w:t>
      </w:r>
      <w:r w:rsidR="00F05A73">
        <w:rPr>
          <w:rFonts w:ascii="Times New Roman" w:hAnsi="Times New Roman" w:cs="Times New Roman"/>
          <w:sz w:val="22"/>
        </w:rPr>
        <w:t xml:space="preserve"> </w:t>
      </w:r>
      <w:r w:rsidR="00B86D05">
        <w:rPr>
          <w:rFonts w:ascii="Times New Roman" w:hAnsi="Times New Roman" w:cs="Times New Roman"/>
          <w:sz w:val="22"/>
        </w:rPr>
        <w:t>were</w:t>
      </w:r>
      <w:r w:rsidR="00740FD0">
        <w:rPr>
          <w:rFonts w:ascii="Times New Roman" w:hAnsi="Times New Roman" w:cs="Times New Roman"/>
          <w:sz w:val="22"/>
        </w:rPr>
        <w:t xml:space="preserve"> </w:t>
      </w:r>
      <w:r w:rsidR="00486EF3">
        <w:rPr>
          <w:rFonts w:ascii="Times New Roman" w:hAnsi="Times New Roman" w:cs="Times New Roman"/>
          <w:sz w:val="22"/>
        </w:rPr>
        <w:t>0.811, 0.720, 0.853</w:t>
      </w:r>
      <w:r w:rsidR="00E21BF8">
        <w:rPr>
          <w:rFonts w:ascii="Times New Roman" w:hAnsi="Times New Roman" w:cs="Times New Roman"/>
          <w:sz w:val="22"/>
        </w:rPr>
        <w:t xml:space="preserve">, </w:t>
      </w:r>
      <w:r w:rsidR="00486EF3">
        <w:rPr>
          <w:rFonts w:ascii="Times New Roman" w:hAnsi="Times New Roman" w:cs="Times New Roman"/>
          <w:sz w:val="22"/>
        </w:rPr>
        <w:t>0.725</w:t>
      </w:r>
      <w:r w:rsidR="00B86D05">
        <w:rPr>
          <w:rFonts w:ascii="Times New Roman" w:hAnsi="Times New Roman" w:cs="Times New Roman"/>
          <w:sz w:val="22"/>
        </w:rPr>
        <w:t>,</w:t>
      </w:r>
      <w:r w:rsidR="006A4839">
        <w:rPr>
          <w:rFonts w:ascii="Times New Roman" w:hAnsi="Times New Roman" w:cs="Times New Roman"/>
          <w:sz w:val="22"/>
        </w:rPr>
        <w:t xml:space="preserve"> and </w:t>
      </w:r>
      <w:r w:rsidR="00486EF3">
        <w:rPr>
          <w:rFonts w:ascii="Times New Roman" w:hAnsi="Times New Roman" w:cs="Times New Roman"/>
          <w:sz w:val="22"/>
        </w:rPr>
        <w:t>0.718</w:t>
      </w:r>
      <w:r w:rsidR="00A06788">
        <w:rPr>
          <w:rFonts w:ascii="Times New Roman" w:hAnsi="Times New Roman" w:cs="Times New Roman"/>
          <w:sz w:val="22"/>
        </w:rPr>
        <w:t>,</w:t>
      </w:r>
      <w:r w:rsidR="00E41E2E">
        <w:rPr>
          <w:rFonts w:ascii="Times New Roman" w:hAnsi="Times New Roman" w:cs="Times New Roman"/>
          <w:sz w:val="22"/>
        </w:rPr>
        <w:t xml:space="preserve"> respectivel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693F53">
        <w:rPr>
          <w:rFonts w:ascii="Times New Roman" w:hAnsi="Times New Roman" w:cs="Times New Roman"/>
          <w:sz w:val="22"/>
        </w:rPr>
        <w:t>0.537</w:t>
      </w:r>
      <w:r w:rsidR="00376FCF">
        <w:rPr>
          <w:rFonts w:ascii="Times New Roman" w:hAnsi="Times New Roman" w:cs="Times New Roman"/>
          <w:sz w:val="22"/>
        </w:rPr>
        <w:t>,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A175F3">
        <w:rPr>
          <w:rFonts w:ascii="Times New Roman" w:hAnsi="Times New Roman" w:cs="Times New Roman"/>
          <w:sz w:val="22"/>
        </w:rPr>
        <w:t>The inter-rater reliability,</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 xml:space="preserve">between </w:t>
      </w:r>
      <w:r w:rsidR="00A175F3">
        <w:rPr>
          <w:rFonts w:ascii="Times New Roman" w:hAnsi="Times New Roman" w:cs="Times New Roman"/>
          <w:sz w:val="22"/>
        </w:rPr>
        <w:t xml:space="preserve">electro-diagnosis results by </w:t>
      </w:r>
      <w:r w:rsidR="00075B5F" w:rsidRPr="00403721">
        <w:rPr>
          <w:rFonts w:ascii="Times New Roman" w:hAnsi="Times New Roman" w:cs="Times New Roman"/>
          <w:sz w:val="22"/>
        </w:rPr>
        <w:t xml:space="preserve">physicians were </w:t>
      </w:r>
      <w:r w:rsidR="00F34106">
        <w:rPr>
          <w:rFonts w:ascii="Times New Roman" w:hAnsi="Times New Roman" w:cs="Times New Roman"/>
          <w:sz w:val="22"/>
        </w:rPr>
        <w:t>0.26</w:t>
      </w:r>
      <w:r w:rsidR="00075B5F" w:rsidRPr="00403721">
        <w:rPr>
          <w:rFonts w:ascii="Times New Roman" w:hAnsi="Times New Roman" w:cs="Times New Roman"/>
          <w:sz w:val="22"/>
        </w:rPr>
        <w:t xml:space="preserve">; </w:t>
      </w:r>
      <w:r w:rsidR="00A175F3">
        <w:rPr>
          <w:rFonts w:ascii="Times New Roman" w:hAnsi="Times New Roman" w:cs="Times New Roman"/>
          <w:sz w:val="22"/>
        </w:rPr>
        <w:t xml:space="preserve">that </w:t>
      </w:r>
      <w:r w:rsidR="00587206">
        <w:rPr>
          <w:rFonts w:ascii="Times New Roman" w:hAnsi="Times New Roman" w:cs="Times New Roman"/>
          <w:sz w:val="22"/>
        </w:rPr>
        <w:t>between electro-diagnosis results by</w:t>
      </w:r>
      <w:r w:rsidR="00F34106">
        <w:rPr>
          <w:rFonts w:ascii="Times New Roman" w:hAnsi="Times New Roman" w:cs="Times New Roman"/>
          <w:sz w:val="22"/>
        </w:rPr>
        <w:t xml:space="preserve"> </w:t>
      </w:r>
      <w:r w:rsidR="00587206">
        <w:rPr>
          <w:rFonts w:ascii="Times New Roman" w:hAnsi="Times New Roman" w:cs="Times New Roman"/>
          <w:sz w:val="22"/>
        </w:rPr>
        <w:t xml:space="preserve">physicians and classification results by </w:t>
      </w:r>
      <w:r w:rsidR="00B25A67">
        <w:rPr>
          <w:rFonts w:ascii="Times New Roman" w:hAnsi="Times New Roman" w:cs="Times New Roman"/>
          <w:sz w:val="22"/>
        </w:rPr>
        <w:t>CNN algorithm</w:t>
      </w:r>
      <w:r w:rsidR="00F34106">
        <w:rPr>
          <w:rFonts w:ascii="Times New Roman" w:hAnsi="Times New Roman" w:cs="Times New Roman"/>
          <w:sz w:val="22"/>
        </w:rPr>
        <w:t xml:space="preserve"> were 0.2</w:t>
      </w:r>
      <w:r w:rsidR="00B66450">
        <w:rPr>
          <w:rFonts w:ascii="Times New Roman" w:hAnsi="Times New Roman" w:cs="Times New Roman"/>
          <w:sz w:val="22"/>
        </w:rPr>
        <w:t>6</w:t>
      </w:r>
      <w:r w:rsidR="00075B5F" w:rsidRPr="00403721">
        <w:rPr>
          <w:rFonts w:ascii="Times New Roman" w:hAnsi="Times New Roman" w:cs="Times New Roman"/>
          <w:sz w:val="22"/>
        </w:rPr>
        <w:t xml:space="preserve">. (Table </w:t>
      </w:r>
      <w:r w:rsidR="00075B5F">
        <w:rPr>
          <w:rFonts w:ascii="Times New Roman" w:hAnsi="Times New Roman" w:cs="Times New Roman"/>
          <w:sz w:val="22"/>
        </w:rPr>
        <w:t>2</w:t>
      </w:r>
      <w:r w:rsidR="00075B5F" w:rsidRPr="00403721">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1F9E3FED" w14:textId="4B52CBB3" w:rsidR="00EF3267" w:rsidRPr="00EF3267" w:rsidRDefault="00EF3267" w:rsidP="00597DDF">
      <w:pPr>
        <w:spacing w:line="480" w:lineRule="auto"/>
        <w:jc w:val="left"/>
        <w:rPr>
          <w:rFonts w:ascii="Times New Roman" w:hAnsi="Times New Roman" w:cs="Times New Roman"/>
          <w:sz w:val="22"/>
        </w:rPr>
      </w:pPr>
      <w:r w:rsidRPr="00403721">
        <w:rPr>
          <w:rFonts w:ascii="Times New Roman" w:hAnsi="Times New Roman" w:cs="Times New Roman"/>
          <w:sz w:val="22"/>
        </w:rPr>
        <w:t>T</w:t>
      </w:r>
      <w:r>
        <w:rPr>
          <w:rFonts w:ascii="Times New Roman" w:hAnsi="Times New Roman" w:cs="Times New Roman"/>
          <w:sz w:val="22"/>
        </w:rPr>
        <w:t>able 2</w:t>
      </w:r>
      <w:r w:rsidRPr="00403721">
        <w:rPr>
          <w:rFonts w:ascii="Times New Roman" w:hAnsi="Times New Roman" w:cs="Times New Roman"/>
          <w:sz w:val="22"/>
        </w:rPr>
        <w:t>. The results o</w:t>
      </w:r>
      <w:r>
        <w:rPr>
          <w:rFonts w:ascii="Times New Roman" w:hAnsi="Times New Roman" w:cs="Times New Roman"/>
          <w:sz w:val="22"/>
        </w:rPr>
        <w:t xml:space="preserve">f </w:t>
      </w:r>
      <w:r w:rsidR="00071BE6">
        <w:rPr>
          <w:rFonts w:ascii="Times New Roman" w:hAnsi="Times New Roman" w:cs="Times New Roman"/>
          <w:sz w:val="22"/>
        </w:rPr>
        <w:t xml:space="preserve">electro-diagnosis </w:t>
      </w:r>
      <w:r>
        <w:rPr>
          <w:rFonts w:ascii="Times New Roman" w:hAnsi="Times New Roman" w:cs="Times New Roman"/>
          <w:sz w:val="22"/>
        </w:rPr>
        <w:t xml:space="preserve">by physicians </w:t>
      </w:r>
      <w:r w:rsidRPr="00403721">
        <w:rPr>
          <w:rFonts w:ascii="Times New Roman" w:hAnsi="Times New Roman" w:cs="Times New Roman"/>
          <w:sz w:val="22"/>
        </w:rPr>
        <w:t>and</w:t>
      </w:r>
      <w:r w:rsidR="00071BE6">
        <w:rPr>
          <w:rFonts w:ascii="Times New Roman" w:hAnsi="Times New Roman" w:cs="Times New Roman"/>
          <w:sz w:val="22"/>
        </w:rPr>
        <w:t xml:space="preserve"> those of classification by</w:t>
      </w:r>
      <w:r w:rsidRPr="00403721">
        <w:rPr>
          <w:rFonts w:ascii="Times New Roman" w:hAnsi="Times New Roman" w:cs="Times New Roman"/>
          <w:sz w:val="22"/>
        </w:rPr>
        <w:t xml:space="preserve"> </w:t>
      </w:r>
      <w:r w:rsidR="001245B9">
        <w:rPr>
          <w:rFonts w:ascii="Times New Roman" w:hAnsi="Times New Roman" w:cs="Times New Roman"/>
          <w:sz w:val="22"/>
        </w:rPr>
        <w:t>convolutional neural network</w:t>
      </w:r>
      <w:r>
        <w:rPr>
          <w:rFonts w:ascii="Times New Roman" w:hAnsi="Times New Roman" w:cs="Times New Roman"/>
          <w:sz w:val="22"/>
        </w:rPr>
        <w:t xml:space="preserve"> algorithm</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EF3267"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6039DC04" w:rsidR="00075B5F" w:rsidRPr="00403721" w:rsidRDefault="00071AE7" w:rsidP="00E8479C">
            <w:pPr>
              <w:spacing w:line="480" w:lineRule="auto"/>
              <w:jc w:val="center"/>
              <w:rPr>
                <w:rFonts w:ascii="Times New Roman" w:hAnsi="Times New Roman" w:cs="Times New Roman"/>
                <w:sz w:val="16"/>
              </w:rPr>
            </w:pPr>
            <w:r>
              <w:rPr>
                <w:rFonts w:ascii="Times New Roman" w:hAnsi="Times New Roman" w:cs="Times New Roman"/>
                <w:sz w:val="16"/>
              </w:rPr>
              <w:t>R</w:t>
            </w:r>
            <w:r w:rsidR="00075B5F" w:rsidRPr="00403721">
              <w:rPr>
                <w:rFonts w:ascii="Times New Roman" w:hAnsi="Times New Roman" w:cs="Times New Roman"/>
                <w:sz w:val="16"/>
              </w:rPr>
              <w:t>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18DA4A4E" w:rsidR="00075B5F" w:rsidRPr="00403721" w:rsidRDefault="00D83CCF" w:rsidP="00E8479C">
            <w:pPr>
              <w:spacing w:line="480" w:lineRule="auto"/>
              <w:jc w:val="center"/>
              <w:rPr>
                <w:rFonts w:ascii="Times New Roman" w:hAnsi="Times New Roman" w:cs="Times New Roman"/>
                <w:sz w:val="16"/>
              </w:rPr>
            </w:pPr>
            <w:r>
              <w:rPr>
                <w:rFonts w:ascii="Times New Roman" w:hAnsi="Times New Roman" w:cs="Times New Roman"/>
                <w:sz w:val="16"/>
              </w:rPr>
              <w:t>C</w:t>
            </w:r>
            <w:r w:rsidR="001347D6" w:rsidRPr="001347D6">
              <w:rPr>
                <w:rFonts w:ascii="Times New Roman" w:hAnsi="Times New Roman" w:cs="Times New Roman"/>
                <w:sz w:val="16"/>
              </w:rPr>
              <w:t xml:space="preserve">onvolutional neural network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4C4689D" w:rsidR="00275484" w:rsidRPr="00403721" w:rsidRDefault="00CC2BAA" w:rsidP="00E8479C">
            <w:pPr>
              <w:spacing w:line="480" w:lineRule="auto"/>
              <w:jc w:val="center"/>
              <w:rPr>
                <w:rFonts w:ascii="Times New Roman" w:hAnsi="Times New Roman" w:cs="Times New Roman"/>
                <w:sz w:val="16"/>
              </w:rPr>
            </w:pPr>
            <w:r>
              <w:rPr>
                <w:rFonts w:ascii="Times New Roman" w:hAnsi="Times New Roman" w:cs="Times New Roman"/>
                <w:sz w:val="16"/>
              </w:rPr>
              <w:t>0.811</w:t>
            </w:r>
            <w:r w:rsidR="00D57C6E" w:rsidRPr="00D57C6E">
              <w:rPr>
                <w:rFonts w:ascii="Times New Roman" w:hAnsi="Times New Roman" w:cs="Times New Roman"/>
                <w:sz w:val="22"/>
                <w:vertAlign w:val="superscript"/>
              </w:rPr>
              <w:t>†</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053EC857"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CC2BAA">
              <w:rPr>
                <w:rFonts w:ascii="Times New Roman" w:hAnsi="Times New Roman" w:cs="Times New Roman" w:hint="eastAsia"/>
                <w:sz w:val="16"/>
              </w:rPr>
              <w:t>720</w:t>
            </w:r>
            <w:r w:rsidR="00D57C6E" w:rsidRPr="00D57C6E">
              <w:rPr>
                <w:rFonts w:ascii="Times New Roman" w:hAnsi="Times New Roman" w:cs="Times New Roman"/>
                <w:sz w:val="22"/>
                <w:vertAlign w:val="superscript"/>
              </w:rPr>
              <w:t>†</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7BC8224D" w:rsidR="00275484" w:rsidRPr="00403721" w:rsidRDefault="00CC2BAA" w:rsidP="00E8479C">
            <w:pPr>
              <w:spacing w:line="480" w:lineRule="auto"/>
              <w:jc w:val="center"/>
              <w:rPr>
                <w:rFonts w:ascii="Times New Roman" w:hAnsi="Times New Roman" w:cs="Times New Roman"/>
                <w:sz w:val="16"/>
              </w:rPr>
            </w:pPr>
            <w:r>
              <w:rPr>
                <w:rFonts w:ascii="Times New Roman" w:hAnsi="Times New Roman" w:cs="Times New Roman" w:hint="eastAsia"/>
                <w:sz w:val="16"/>
              </w:rPr>
              <w:t>0.853</w:t>
            </w:r>
            <w:r w:rsidR="00D57C6E" w:rsidRPr="00D57C6E">
              <w:rPr>
                <w:rFonts w:ascii="Times New Roman" w:hAnsi="Times New Roman" w:cs="Times New Roman"/>
                <w:sz w:val="22"/>
                <w:vertAlign w:val="superscript"/>
              </w:rPr>
              <w:t>†</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55BD734" w:rsidR="00275484" w:rsidRPr="00403721" w:rsidRDefault="00D57709" w:rsidP="00E8479C">
            <w:pPr>
              <w:spacing w:line="480" w:lineRule="auto"/>
              <w:jc w:val="center"/>
              <w:rPr>
                <w:rFonts w:ascii="Times New Roman" w:hAnsi="Times New Roman" w:cs="Times New Roman"/>
                <w:sz w:val="16"/>
              </w:rPr>
            </w:pPr>
            <w:r>
              <w:rPr>
                <w:rFonts w:ascii="Times New Roman" w:hAnsi="Times New Roman" w:cs="Times New Roman" w:hint="eastAsia"/>
                <w:sz w:val="16"/>
              </w:rPr>
              <w:t>0.725</w:t>
            </w:r>
            <w:r w:rsidR="00D57C6E" w:rsidRPr="00D57C6E">
              <w:rPr>
                <w:rFonts w:ascii="Times New Roman" w:hAnsi="Times New Roman" w:cs="Times New Roman"/>
                <w:sz w:val="22"/>
                <w:vertAlign w:val="superscript"/>
              </w:rPr>
              <w:t>†</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EFAD050" w:rsidR="00275484" w:rsidRPr="00D57C6E" w:rsidRDefault="00C81484" w:rsidP="00E8479C">
            <w:pPr>
              <w:spacing w:line="480" w:lineRule="auto"/>
              <w:jc w:val="center"/>
            </w:pPr>
            <w:r>
              <w:rPr>
                <w:rFonts w:ascii="Times New Roman" w:hAnsi="Times New Roman" w:cs="Times New Roman"/>
                <w:sz w:val="16"/>
              </w:rPr>
              <w:t>0.</w:t>
            </w:r>
            <w:r w:rsidR="005E3BE0">
              <w:rPr>
                <w:rFonts w:ascii="Times New Roman" w:hAnsi="Times New Roman" w:cs="Times New Roman" w:hint="eastAsia"/>
                <w:sz w:val="16"/>
              </w:rPr>
              <w:t>718</w:t>
            </w:r>
            <w:r w:rsidR="00D57C6E" w:rsidRPr="00D57C6E">
              <w:rPr>
                <w:rFonts w:ascii="Times New Roman" w:hAnsi="Times New Roman" w:cs="Times New Roman"/>
                <w:sz w:val="22"/>
                <w:vertAlign w:val="superscript"/>
              </w:rPr>
              <w:t>†</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210E30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09F1F167" w14:textId="23ABF55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C24979" w:rsidRPr="00C24979">
              <w:rPr>
                <w:rFonts w:ascii="Times New Roman" w:hAnsi="Times New Roman" w:cs="Times New Roman"/>
                <w:sz w:val="22"/>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2BBB87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D57C6E" w:rsidRPr="00D57C6E">
              <w:rPr>
                <w:rFonts w:ascii="Times New Roman" w:hAnsi="Times New Roman" w:cs="Times New Roman"/>
                <w:sz w:val="22"/>
                <w:vertAlign w:val="superscript"/>
              </w:rPr>
              <w:t>‡</w:t>
            </w:r>
          </w:p>
        </w:tc>
        <w:tc>
          <w:tcPr>
            <w:tcW w:w="3079" w:type="dxa"/>
            <w:vAlign w:val="center"/>
          </w:tcPr>
          <w:p w14:paraId="72706EE1" w14:textId="26BE70A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C24979" w:rsidRPr="00C24979">
              <w:rPr>
                <w:rFonts w:ascii="Times New Roman" w:hAnsi="Times New Roman" w:cs="Times New Roman"/>
                <w:sz w:val="22"/>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E76AD00"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56369F80" w14:textId="12298D3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C24979" w:rsidRPr="00C24979">
              <w:rPr>
                <w:rFonts w:ascii="Times New Roman" w:hAnsi="Times New Roman" w:cs="Times New Roman"/>
                <w:sz w:val="22"/>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3078" w:type="dxa"/>
            <w:vAlign w:val="center"/>
          </w:tcPr>
          <w:p w14:paraId="6780009C" w14:textId="63A09CC8"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D57C6E" w:rsidRPr="00D57C6E">
              <w:rPr>
                <w:rFonts w:ascii="Times New Roman" w:hAnsi="Times New Roman" w:cs="Times New Roman"/>
                <w:sz w:val="22"/>
                <w:vertAlign w:val="superscript"/>
              </w:rPr>
              <w:t>‡</w:t>
            </w:r>
          </w:p>
        </w:tc>
        <w:tc>
          <w:tcPr>
            <w:tcW w:w="3079" w:type="dxa"/>
            <w:vAlign w:val="center"/>
          </w:tcPr>
          <w:p w14:paraId="20DA8669" w14:textId="4E22771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C24979" w:rsidRPr="00C24979">
              <w:rPr>
                <w:rFonts w:ascii="Times New Roman" w:hAnsi="Times New Roman" w:cs="Times New Roman"/>
                <w:sz w:val="22"/>
                <w:vertAlign w:val="superscript"/>
              </w:rPr>
              <w:t>§</w:t>
            </w:r>
          </w:p>
        </w:tc>
      </w:tr>
    </w:tbl>
    <w:p w14:paraId="1D2BA622" w14:textId="16405383" w:rsidR="00075B5F" w:rsidRPr="00403721" w:rsidRDefault="00535D5C" w:rsidP="00075B5F">
      <w:pPr>
        <w:spacing w:line="48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value of </w:t>
      </w:r>
      <w:r w:rsidR="001755D1">
        <w:rPr>
          <w:rFonts w:ascii="Times New Roman" w:hAnsi="Times New Roman" w:cs="Times New Roman"/>
          <w:sz w:val="22"/>
        </w:rPr>
        <w:t>results of electro-diagnosis by 6 physicians</w:t>
      </w:r>
      <w:r w:rsidR="00075B5F" w:rsidRPr="00403721">
        <w:rPr>
          <w:rFonts w:ascii="Times New Roman" w:hAnsi="Times New Roman" w:cs="Times New Roman"/>
          <w:sz w:val="22"/>
        </w:rPr>
        <w:t>.</w:t>
      </w:r>
    </w:p>
    <w:p w14:paraId="2E91188E" w14:textId="53511879" w:rsidR="00075B5F" w:rsidRDefault="00535D5C" w:rsidP="00535D5C">
      <w:pPr>
        <w:spacing w:line="480" w:lineRule="auto"/>
        <w:rPr>
          <w:rFonts w:ascii="Times New Roman"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Pr>
          <w:rFonts w:ascii="Times New Roman" w:hAnsi="Times New Roman" w:cs="Times New Roman"/>
          <w:sz w:val="22"/>
        </w:rPr>
        <w:t xml:space="preserve">Weighted average </w:t>
      </w:r>
      <w:r w:rsidR="00793AD7">
        <w:rPr>
          <w:rFonts w:ascii="Times New Roman" w:hAnsi="Times New Roman" w:cs="Times New Roman"/>
          <w:sz w:val="22"/>
        </w:rPr>
        <w:t>value of classification results</w:t>
      </w:r>
      <w:r>
        <w:rPr>
          <w:rFonts w:ascii="Times New Roman" w:hAnsi="Times New Roman" w:cs="Times New Roman"/>
          <w:sz w:val="22"/>
        </w:rPr>
        <w:t xml:space="preserve"> </w:t>
      </w:r>
      <w:r w:rsidR="00793AD7">
        <w:rPr>
          <w:rFonts w:ascii="Times New Roman" w:hAnsi="Times New Roman" w:cs="Times New Roman"/>
          <w:sz w:val="22"/>
        </w:rPr>
        <w:t>considering different number of subjects for each myopathy, neuropathy, and normal group.</w:t>
      </w:r>
      <w:r>
        <w:rPr>
          <w:rFonts w:ascii="Times New Roman" w:hAnsi="Times New Roman" w:cs="Times New Roman"/>
          <w:sz w:val="22"/>
        </w:rPr>
        <w:t xml:space="preserve"> </w:t>
      </w:r>
    </w:p>
    <w:p w14:paraId="79F758F6" w14:textId="71FD48AE" w:rsidR="00535D5C" w:rsidRPr="00535D5C" w:rsidRDefault="00535D5C" w:rsidP="00075B5F">
      <w:pPr>
        <w:spacing w:line="480" w:lineRule="auto"/>
        <w:rPr>
          <w:rFonts w:ascii="Times New Roman" w:hAnsi="Times New Roman" w:cs="Times New Roman"/>
          <w:sz w:val="22"/>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w:t>
      </w:r>
    </w:p>
    <w:p w14:paraId="2498BCA3" w14:textId="61A387F4" w:rsidR="00334764" w:rsidRDefault="00535D5C" w:rsidP="00A87817">
      <w:pPr>
        <w:spacing w:line="480" w:lineRule="auto"/>
        <w:rPr>
          <w:rFonts w:ascii="Times New Roman" w:hAnsi="Times New Roman" w:cs="Times New Roman"/>
          <w:sz w:val="22"/>
        </w:rPr>
      </w:pPr>
      <w:r>
        <w:rPr>
          <w:rFonts w:ascii="Times New Roman" w:hAnsi="Times New Roman" w:cs="Times New Roman"/>
          <w:sz w:val="22"/>
        </w:rPr>
        <w:t xml:space="preserve">§ </w:t>
      </w:r>
      <w:r w:rsidR="00075B5F" w:rsidRPr="00403721">
        <w:rPr>
          <w:rFonts w:ascii="Times New Roman" w:hAnsi="Times New Roman" w:cs="Times New Roman"/>
          <w:sz w:val="22"/>
        </w:rPr>
        <w:t>Fleiss κ value between</w:t>
      </w:r>
      <w:r w:rsidR="00A0297D">
        <w:rPr>
          <w:rFonts w:ascii="Times New Roman" w:hAnsi="Times New Roman" w:cs="Times New Roman"/>
          <w:sz w:val="22"/>
        </w:rPr>
        <w:t xml:space="preserve">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 and</w:t>
      </w:r>
      <w:r w:rsidR="00075B5F" w:rsidRPr="00403721">
        <w:rPr>
          <w:rFonts w:ascii="Times New Roman" w:hAnsi="Times New Roman" w:cs="Times New Roman"/>
          <w:sz w:val="22"/>
        </w:rPr>
        <w:t xml:space="preserve"> </w:t>
      </w:r>
      <w:r w:rsidR="00DA5E06">
        <w:rPr>
          <w:rFonts w:ascii="Times New Roman" w:hAnsi="Times New Roman" w:cs="Times New Roman"/>
          <w:sz w:val="22"/>
        </w:rPr>
        <w:t xml:space="preserve">those of the </w:t>
      </w:r>
      <w:r w:rsidR="00A0297D">
        <w:rPr>
          <w:rFonts w:ascii="Times New Roman" w:hAnsi="Times New Roman" w:cs="Times New Roman"/>
          <w:sz w:val="22"/>
        </w:rPr>
        <w:t>convolutional neural network algorithm</w:t>
      </w:r>
      <w:r w:rsidR="00F21A89">
        <w:rPr>
          <w:rFonts w:ascii="Times New Roman" w:hAnsi="Times New Roman" w:cs="Times New Roman"/>
          <w:sz w:val="22"/>
        </w:rPr>
        <w:t>.</w:t>
      </w:r>
    </w:p>
    <w:p w14:paraId="59A3782D" w14:textId="77777777" w:rsidR="00334764" w:rsidRPr="00334764" w:rsidRDefault="00334764" w:rsidP="00A87817">
      <w:pPr>
        <w:spacing w:line="480" w:lineRule="auto"/>
        <w:rPr>
          <w:rFonts w:ascii="Times New Roman" w:hAnsi="Times New Roman" w:cs="Times New Roman"/>
          <w:sz w:val="22"/>
        </w:rPr>
      </w:pPr>
    </w:p>
    <w:p w14:paraId="3D9A0E48" w14:textId="093D3465" w:rsidR="00334764" w:rsidRPr="007E1AF1" w:rsidRDefault="00760792" w:rsidP="00A87817">
      <w:pPr>
        <w:spacing w:line="480" w:lineRule="auto"/>
        <w:rPr>
          <w:rFonts w:ascii="Times New Roman" w:hAnsi="Times New Roman" w:cs="Times New Roman"/>
          <w:sz w:val="22"/>
        </w:rPr>
      </w:pPr>
      <w:r>
        <w:rPr>
          <w:rFonts w:ascii="Times New Roman" w:hAnsi="Times New Roman" w:cs="Times New Roman"/>
          <w:sz w:val="22"/>
        </w:rPr>
        <w:t>ROC</w:t>
      </w:r>
      <w:r w:rsidR="00524F12">
        <w:rPr>
          <w:rFonts w:ascii="Times New Roman" w:hAnsi="Times New Roman" w:cs="Times New Roman"/>
          <w:sz w:val="22"/>
        </w:rPr>
        <w:t xml:space="preserve"> curves and precision-recall curves </w:t>
      </w:r>
      <w:r w:rsidR="007C5921">
        <w:rPr>
          <w:rFonts w:ascii="Times New Roman" w:hAnsi="Times New Roman" w:cs="Times New Roman"/>
          <w:sz w:val="22"/>
        </w:rPr>
        <w:t xml:space="preserve">were </w:t>
      </w:r>
      <w:r w:rsidR="006B100E">
        <w:rPr>
          <w:rFonts w:ascii="Times New Roman" w:hAnsi="Times New Roman" w:cs="Times New Roman"/>
          <w:sz w:val="22"/>
        </w:rPr>
        <w:t xml:space="preserve">calculated and </w:t>
      </w:r>
      <w:r w:rsidR="007C5921">
        <w:rPr>
          <w:rFonts w:ascii="Times New Roman" w:hAnsi="Times New Roman" w:cs="Times New Roman"/>
          <w:sz w:val="22"/>
        </w:rPr>
        <w:t xml:space="preserve">depicted </w:t>
      </w:r>
      <w:r w:rsidR="006B100E">
        <w:rPr>
          <w:rFonts w:ascii="Times New Roman" w:hAnsi="Times New Roman" w:cs="Times New Roman"/>
          <w:sz w:val="22"/>
        </w:rPr>
        <w:t xml:space="preserve">according to </w:t>
      </w:r>
      <w:r w:rsidR="00524F12">
        <w:rPr>
          <w:rFonts w:ascii="Times New Roman" w:hAnsi="Times New Roman" w:cs="Times New Roman"/>
          <w:sz w:val="22"/>
        </w:rPr>
        <w:t>myopa</w:t>
      </w:r>
      <w:r w:rsidR="007C5921">
        <w:rPr>
          <w:rFonts w:ascii="Times New Roman" w:hAnsi="Times New Roman" w:cs="Times New Roman"/>
          <w:sz w:val="22"/>
        </w:rPr>
        <w:t>thy, neuropathy, and normal;</w:t>
      </w:r>
      <w:r w:rsidR="00524F12">
        <w:rPr>
          <w:rFonts w:ascii="Times New Roman" w:hAnsi="Times New Roman" w:cs="Times New Roman"/>
          <w:sz w:val="22"/>
        </w:rPr>
        <w:t xml:space="preserve"> </w:t>
      </w:r>
      <w:r w:rsidR="007C5921">
        <w:rPr>
          <w:rFonts w:ascii="Times New Roman" w:hAnsi="Times New Roman" w:cs="Times New Roman"/>
          <w:sz w:val="22"/>
        </w:rPr>
        <w:t>for comparison, i</w:t>
      </w:r>
      <w:r w:rsidR="008602A0">
        <w:rPr>
          <w:rFonts w:ascii="Times New Roman" w:hAnsi="Times New Roman" w:cs="Times New Roman"/>
          <w:sz w:val="22"/>
        </w:rPr>
        <w:t>ndividual physician per</w:t>
      </w:r>
      <w:r w:rsidR="00B02A02">
        <w:rPr>
          <w:rFonts w:ascii="Times New Roman" w:hAnsi="Times New Roman" w:cs="Times New Roman"/>
          <w:sz w:val="22"/>
        </w:rPr>
        <w:t>formance and averaged physician</w:t>
      </w:r>
      <w:r w:rsidR="008602A0">
        <w:rPr>
          <w:rFonts w:ascii="Times New Roman" w:hAnsi="Times New Roman" w:cs="Times New Roman"/>
          <w:sz w:val="22"/>
        </w:rPr>
        <w:t xml:space="preserve"> performance </w:t>
      </w:r>
      <w:r w:rsidR="006B100E">
        <w:rPr>
          <w:rFonts w:ascii="Times New Roman" w:hAnsi="Times New Roman" w:cs="Times New Roman"/>
          <w:sz w:val="22"/>
        </w:rPr>
        <w:t xml:space="preserve">were calculated and </w:t>
      </w:r>
      <w:r w:rsidR="008602A0">
        <w:rPr>
          <w:rFonts w:ascii="Times New Roman" w:hAnsi="Times New Roman" w:cs="Times New Roman"/>
          <w:sz w:val="22"/>
        </w:rPr>
        <w:t>depicted on the same figure</w:t>
      </w:r>
      <w:r w:rsidR="005C0080">
        <w:rPr>
          <w:rFonts w:ascii="Times New Roman" w:hAnsi="Times New Roman" w:cs="Times New Roman"/>
          <w:sz w:val="22"/>
        </w:rPr>
        <w:t>. Based on the results</w:t>
      </w:r>
      <w:r w:rsidR="00571857">
        <w:rPr>
          <w:rFonts w:ascii="Times New Roman" w:hAnsi="Times New Roman" w:cs="Times New Roman"/>
          <w:sz w:val="22"/>
        </w:rPr>
        <w:t xml:space="preserve"> showing</w:t>
      </w:r>
      <w:r w:rsidR="005C0080">
        <w:rPr>
          <w:rFonts w:ascii="Times New Roman" w:hAnsi="Times New Roman" w:cs="Times New Roman"/>
          <w:sz w:val="22"/>
        </w:rPr>
        <w:t xml:space="preserve"> on figure,</w:t>
      </w:r>
      <w:r w:rsidR="00571857">
        <w:rPr>
          <w:rFonts w:ascii="Times New Roman" w:hAnsi="Times New Roman" w:cs="Times New Roman"/>
          <w:sz w:val="22"/>
        </w:rPr>
        <w:t xml:space="preserve"> CNN algorithm </w:t>
      </w:r>
      <w:r w:rsidR="005C0080">
        <w:rPr>
          <w:rFonts w:ascii="Times New Roman" w:hAnsi="Times New Roman" w:cs="Times New Roman"/>
          <w:sz w:val="22"/>
        </w:rPr>
        <w:t>is likely to exceed</w:t>
      </w:r>
      <w:r w:rsidR="00571857">
        <w:rPr>
          <w:rFonts w:ascii="Times New Roman" w:hAnsi="Times New Roman" w:cs="Times New Roman"/>
          <w:sz w:val="22"/>
        </w:rPr>
        <w:t xml:space="preserve"> the averaged physicians’ performance for all group</w:t>
      </w:r>
      <w:r w:rsidR="00334764">
        <w:rPr>
          <w:rFonts w:ascii="Times New Roman" w:hAnsi="Times New Roman" w:cs="Times New Roman"/>
          <w:sz w:val="22"/>
        </w:rPr>
        <w:t>. (Fig</w:t>
      </w:r>
      <w:r w:rsidR="00910F9B">
        <w:rPr>
          <w:rFonts w:ascii="Times New Roman" w:hAnsi="Times New Roman" w:cs="Times New Roman"/>
          <w:sz w:val="22"/>
        </w:rPr>
        <w:t>.</w:t>
      </w:r>
      <w:r w:rsidR="005017F6">
        <w:rPr>
          <w:rFonts w:ascii="Times New Roman" w:hAnsi="Times New Roman" w:cs="Times New Roman"/>
          <w:sz w:val="22"/>
        </w:rPr>
        <w:t xml:space="preserve"> 1</w:t>
      </w:r>
      <w:r w:rsidR="00334764">
        <w:rPr>
          <w:rFonts w:ascii="Times New Roman" w:hAnsi="Times New Roman" w:cs="Times New Roman"/>
          <w:sz w:val="22"/>
        </w:rPr>
        <w:t>)</w:t>
      </w:r>
      <w:r w:rsidR="007E1AF1">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214411">
        <w:rPr>
          <w:rFonts w:ascii="Times New Roman" w:hAnsi="Times New Roman" w:cs="Times New Roman"/>
          <w:sz w:val="22"/>
        </w:rPr>
        <w:t>s</w:t>
      </w:r>
      <w:r w:rsidR="00D75E47">
        <w:rPr>
          <w:rFonts w:ascii="Times New Roman" w:hAnsi="Times New Roman" w:cs="Times New Roman"/>
          <w:sz w:val="22"/>
        </w:rPr>
        <w:t xml:space="preserve"> </w:t>
      </w:r>
      <w:r w:rsidR="008E2648">
        <w:rPr>
          <w:rFonts w:ascii="Times New Roman" w:hAnsi="Times New Roman" w:cs="Times New Roman"/>
          <w:sz w:val="22"/>
        </w:rPr>
        <w:t>calculated by dividing all data</w:t>
      </w:r>
      <w:r w:rsidR="00D75E47">
        <w:rPr>
          <w:rFonts w:ascii="Times New Roman" w:hAnsi="Times New Roman" w:cs="Times New Roman"/>
          <w:sz w:val="22"/>
        </w:rPr>
        <w:t xml:space="preserve"> by</w:t>
      </w:r>
      <w:r w:rsidR="007E1AF1">
        <w:rPr>
          <w:rFonts w:ascii="Times New Roman" w:hAnsi="Times New Roman" w:cs="Times New Roman"/>
          <w:sz w:val="22"/>
        </w:rPr>
        <w:t xml:space="preserve"> myopathy, </w:t>
      </w:r>
      <w:r w:rsidR="00D75E47">
        <w:rPr>
          <w:rFonts w:ascii="Times New Roman" w:hAnsi="Times New Roman" w:cs="Times New Roman"/>
          <w:sz w:val="22"/>
        </w:rPr>
        <w:t>neuropathy, and normal we</w:t>
      </w:r>
      <w:r w:rsidR="0059052C">
        <w:rPr>
          <w:rFonts w:ascii="Times New Roman" w:hAnsi="Times New Roman" w:cs="Times New Roman"/>
          <w:sz w:val="22"/>
        </w:rPr>
        <w:t>re 0.813, 0.781, and 0.847</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1C1E88D7" w14:textId="41777963" w:rsidR="00EC38DD" w:rsidRPr="00EC38DD" w:rsidRDefault="00EC38DD" w:rsidP="00A87817">
      <w:pPr>
        <w:spacing w:line="480" w:lineRule="auto"/>
        <w:rPr>
          <w:rFonts w:ascii="Times New Roman" w:hAnsi="Times New Roman" w:cs="Times New Roman"/>
          <w:sz w:val="22"/>
        </w:rPr>
      </w:pPr>
      <w:r>
        <w:rPr>
          <w:rFonts w:ascii="Times New Roman" w:hAnsi="Times New Roman" w:cs="Times New Roman" w:hint="eastAsia"/>
          <w:sz w:val="22"/>
        </w:rPr>
        <w:t xml:space="preserve">Figure </w:t>
      </w:r>
      <w:r w:rsidR="005017F6">
        <w:rPr>
          <w:rFonts w:ascii="Times New Roman" w:hAnsi="Times New Roman" w:cs="Times New Roman"/>
          <w:sz w:val="22"/>
        </w:rPr>
        <w:t>1</w:t>
      </w:r>
      <w:r>
        <w:rPr>
          <w:rFonts w:ascii="Times New Roman" w:hAnsi="Times New Roman" w:cs="Times New Roman" w:hint="eastAsia"/>
          <w:sz w:val="22"/>
        </w:rPr>
        <w:t xml:space="preserve">. </w:t>
      </w:r>
      <w:r>
        <w:rPr>
          <w:rFonts w:ascii="Times New Roman" w:hAnsi="Times New Roman" w:cs="Times New Roman"/>
          <w:sz w:val="22"/>
        </w:rPr>
        <w:t>ROC and precision-recall curves.</w:t>
      </w:r>
    </w:p>
    <w:p w14:paraId="48576BCC" w14:textId="1C4D651C" w:rsidR="00312933" w:rsidRDefault="00B563A5" w:rsidP="00A8781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02CA183" wp14:editId="0E3212BB">
            <wp:extent cx="5731510" cy="3862070"/>
            <wp:effectExtent l="0" t="0" r="2540" b="508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ROC and precision-recall cur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71A19FC" w14:textId="77777777" w:rsidR="0055373F" w:rsidRDefault="0055373F" w:rsidP="0055373F">
      <w:pPr>
        <w:spacing w:line="480" w:lineRule="auto"/>
        <w:rPr>
          <w:rFonts w:ascii="Times New Roman" w:hAnsi="Times New Roman" w:cs="Times New Roman"/>
          <w:sz w:val="22"/>
        </w:rPr>
      </w:pPr>
      <w:r>
        <w:rPr>
          <w:rFonts w:ascii="Times New Roman" w:hAnsi="Times New Roman" w:cs="Times New Roman" w:hint="eastAsia"/>
          <w:sz w:val="22"/>
        </w:rPr>
        <w:t>CNN = Convolutional neural network</w:t>
      </w:r>
    </w:p>
    <w:p w14:paraId="024BB50A" w14:textId="42DC67A5"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calculat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4AEB9D59"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574E6B">
        <w:rPr>
          <w:rFonts w:ascii="Times New Roman" w:hAnsi="Times New Roman" w:cs="Times New Roman"/>
          <w:sz w:val="22"/>
        </w:rPr>
        <w:t>color</w:t>
      </w:r>
      <w:r w:rsidR="009C659A">
        <w:rPr>
          <w:rFonts w:ascii="Times New Roman" w:hAnsi="Times New Roman" w:cs="Times New Roman"/>
          <w:sz w:val="22"/>
        </w:rPr>
        <w:t>ed 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37DB77B7" w:rsidR="002936C6" w:rsidRDefault="00FF3586" w:rsidP="002936C6">
      <w:pPr>
        <w:spacing w:line="480" w:lineRule="auto"/>
        <w:jc w:val="left"/>
        <w:rPr>
          <w:rFonts w:ascii="Times New Roman" w:hAnsi="Times New Roman" w:cs="Times New Roman"/>
          <w:sz w:val="22"/>
        </w:rPr>
      </w:pPr>
      <w:r>
        <w:rPr>
          <w:rFonts w:ascii="Times New Roman" w:hAnsi="Times New Roman" w:cs="Times New Roman"/>
          <w:sz w:val="22"/>
        </w:rPr>
        <w:t>The prediction accuracies</w:t>
      </w:r>
      <w:r w:rsidR="00E44E14">
        <w:rPr>
          <w:rFonts w:ascii="Times New Roman" w:hAnsi="Times New Roman" w:cs="Times New Roman"/>
          <w:sz w:val="22"/>
        </w:rPr>
        <w:t xml:space="preserve"> of this</w:t>
      </w:r>
      <w:r>
        <w:rPr>
          <w:rFonts w:ascii="Times New Roman" w:hAnsi="Times New Roman" w:cs="Times New Roman"/>
          <w:sz w:val="22"/>
        </w:rPr>
        <w:t xml:space="preserve"> CNN algorithm and physicians were calculated by dividing by group after excluding </w:t>
      </w:r>
      <w:r w:rsidR="00A757D1">
        <w:rPr>
          <w:rFonts w:ascii="Times New Roman" w:hAnsi="Times New Roman" w:cs="Times New Roman"/>
          <w:sz w:val="22"/>
        </w:rPr>
        <w:t xml:space="preserve">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Pr>
          <w:rFonts w:ascii="Times New Roman" w:hAnsi="Times New Roman" w:cs="Times New Roman"/>
          <w:sz w:val="22"/>
        </w:rPr>
        <w:t>, and those 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w:t>
      </w:r>
      <w:r w:rsidR="0014502F">
        <w:rPr>
          <w:rFonts w:ascii="Times New Roman" w:hAnsi="Times New Roman" w:cs="Times New Roman"/>
          <w:sz w:val="22"/>
        </w:rPr>
        <w:t>divided into</w:t>
      </w:r>
      <w:r w:rsidR="00A21F2D" w:rsidRPr="00403721">
        <w:rPr>
          <w:rFonts w:ascii="Times New Roman" w:hAnsi="Times New Roman" w:cs="Times New Roman"/>
          <w:sz w:val="22"/>
        </w:rPr>
        <w:t xml:space="preserve"> each </w:t>
      </w:r>
      <w:r w:rsidR="00395D50">
        <w:rPr>
          <w:rFonts w:ascii="Times New Roman" w:hAnsi="Times New Roman" w:cs="Times New Roman"/>
          <w:sz w:val="22"/>
        </w:rPr>
        <w:t>group</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E44E14">
        <w:rPr>
          <w:rFonts w:ascii="Times New Roman" w:hAnsi="Times New Roman" w:cs="Times New Roman"/>
          <w:sz w:val="22"/>
        </w:rPr>
        <w:t>The prediction accuracy of CNN algorithm and physicians divided by group are as follows</w:t>
      </w:r>
      <w:r w:rsidR="00FA01DF">
        <w:rPr>
          <w:rFonts w:ascii="Times New Roman" w:hAnsi="Times New Roman" w:cs="Times New Roman"/>
          <w:sz w:val="22"/>
        </w:rPr>
        <w:t xml:space="preserve">; </w:t>
      </w:r>
      <w:r w:rsidR="00FC7F0C">
        <w:rPr>
          <w:rFonts w:ascii="Times New Roman" w:hAnsi="Times New Roman" w:cs="Times New Roman"/>
          <w:sz w:val="22"/>
        </w:rPr>
        <w:t xml:space="preserve">the former and latter results for myopathy, neuropathy, and normal were </w:t>
      </w:r>
      <w:r w:rsidR="00FC7F0C">
        <w:rPr>
          <w:rFonts w:ascii="Times New Roman" w:eastAsia="맑은 고딕" w:hAnsi="Times New Roman" w:cs="Times New Roman"/>
          <w:sz w:val="22"/>
        </w:rPr>
        <w:t>80.70%</w:t>
      </w:r>
      <w:r w:rsidR="008E7EBE">
        <w:rPr>
          <w:rFonts w:ascii="Times New Roman" w:eastAsia="맑은 고딕" w:hAnsi="Times New Roman" w:cs="Times New Roman"/>
          <w:sz w:val="22"/>
        </w:rPr>
        <w:t>±</w:t>
      </w:r>
      <w:r w:rsidR="00CE5EBD">
        <w:rPr>
          <w:rFonts w:ascii="Times New Roman" w:eastAsia="맑은 고딕" w:hAnsi="Times New Roman" w:cs="Times New Roman"/>
          <w:sz w:val="22"/>
        </w:rPr>
        <w:t>4.96</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 64.71</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4.8</w:t>
      </w:r>
      <w:r w:rsidR="008E7EBE">
        <w:rPr>
          <w:rFonts w:ascii="Times New Roman" w:eastAsia="맑은 고딕" w:hAnsi="Times New Roman" w:cs="Times New Roman"/>
          <w:sz w:val="22"/>
        </w:rPr>
        <w:t>0</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w:t>
      </w:r>
      <w:r w:rsidR="009B7104">
        <w:rPr>
          <w:rFonts w:ascii="Times New Roman" w:eastAsia="맑은 고딕" w:hAnsi="Times New Roman" w:cs="Times New Roman"/>
          <w:sz w:val="22"/>
        </w:rPr>
        <w:t xml:space="preserve"> </w:t>
      </w:r>
      <w:r w:rsidR="00CE5EBD">
        <w:rPr>
          <w:rFonts w:ascii="Times New Roman" w:eastAsia="맑은 고딕" w:hAnsi="Times New Roman" w:cs="Times New Roman"/>
          <w:sz w:val="22"/>
        </w:rPr>
        <w:t>69.05</w:t>
      </w:r>
      <w:r w:rsidR="00FC7F0C">
        <w:rPr>
          <w:rFonts w:ascii="Times New Roman" w:eastAsia="맑은 고딕" w:hAnsi="Times New Roman" w:cs="Times New Roman"/>
          <w:sz w:val="22"/>
        </w:rPr>
        <w:t>%</w:t>
      </w:r>
      <w:r w:rsidR="009B7104">
        <w:rPr>
          <w:rFonts w:ascii="Times New Roman" w:eastAsia="맑은 고딕" w:hAnsi="Times New Roman" w:cs="Times New Roman"/>
          <w:sz w:val="22"/>
        </w:rPr>
        <w:t>±</w:t>
      </w:r>
      <w:r w:rsidR="00CE5EBD">
        <w:rPr>
          <w:rFonts w:ascii="Times New Roman" w:eastAsia="맑은 고딕" w:hAnsi="Times New Roman" w:cs="Times New Roman"/>
          <w:sz w:val="22"/>
        </w:rPr>
        <w:t>12.14</w:t>
      </w:r>
      <w:r w:rsidR="00FC7F0C">
        <w:rPr>
          <w:rFonts w:ascii="Times New Roman" w:eastAsia="맑은 고딕" w:hAnsi="Times New Roman" w:cs="Times New Roman"/>
          <w:sz w:val="22"/>
        </w:rPr>
        <w:t>% and 46.49%±13.04%, 79.41%±2.94%, 32.14%±12.20%, respectively</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205E3">
        <w:rPr>
          <w:rFonts w:ascii="Times New Roman" w:hAnsi="Times New Roman" w:cs="Times New Roman"/>
          <w:sz w:val="22"/>
        </w:rPr>
        <w:t>Fig.</w:t>
      </w:r>
      <w:r w:rsidR="00D914F6">
        <w:rPr>
          <w:rFonts w:ascii="Times New Roman" w:hAnsi="Times New Roman" w:cs="Times New Roman"/>
          <w:sz w:val="22"/>
        </w:rPr>
        <w:t xml:space="preserv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4823F0A6" w:rsidR="00A80CDE" w:rsidRPr="00403721" w:rsidRDefault="00A80CDE" w:rsidP="00EE49C7">
      <w:pPr>
        <w:spacing w:line="480" w:lineRule="auto"/>
        <w:rPr>
          <w:rFonts w:ascii="Times New Roman" w:hAnsi="Times New Roman" w:cs="Times New Roman"/>
          <w:sz w:val="22"/>
        </w:rPr>
      </w:pPr>
    </w:p>
    <w:p w14:paraId="7D737B7A" w14:textId="34389888" w:rsidR="0036766A"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lastRenderedPageBreak/>
        <w:t xml:space="preserve">Figure </w:t>
      </w:r>
      <w:r w:rsidR="00BD616D">
        <w:rPr>
          <w:rFonts w:ascii="Times New Roman" w:hAnsi="Times New Roman" w:cs="Times New Roman"/>
          <w:sz w:val="22"/>
        </w:rPr>
        <w:t>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w:t>
      </w:r>
      <w:r w:rsidR="0042348E">
        <w:rPr>
          <w:rFonts w:ascii="Times New Roman" w:hAnsi="Times New Roman" w:cs="Times New Roman"/>
          <w:sz w:val="22"/>
        </w:rPr>
        <w:t>prediction</w:t>
      </w:r>
      <w:r w:rsidR="006D0509" w:rsidRPr="00F34470">
        <w:rPr>
          <w:rFonts w:ascii="Times New Roman" w:hAnsi="Times New Roman" w:cs="Times New Roman"/>
          <w:sz w:val="22"/>
        </w:rPr>
        <w:t xml:space="preserve">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w:t>
      </w:r>
      <w:r w:rsidR="006C3CB5">
        <w:rPr>
          <w:rFonts w:ascii="Times New Roman" w:hAnsi="Times New Roman" w:cs="Times New Roman"/>
          <w:sz w:val="22"/>
        </w:rPr>
        <w:t xml:space="preserve">convolutional neural network </w:t>
      </w:r>
      <w:r w:rsidR="006D0509" w:rsidRPr="00F34470">
        <w:rPr>
          <w:rFonts w:ascii="Times New Roman" w:hAnsi="Times New Roman" w:cs="Times New Roman"/>
          <w:sz w:val="22"/>
        </w:rPr>
        <w:t xml:space="preserve">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p>
    <w:p w14:paraId="1D3EC8BE" w14:textId="3DA382CB"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18C5C413" w14:textId="77777777" w:rsidR="00202780" w:rsidRDefault="00D9288C" w:rsidP="00B769F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this convolutional neural network and those averaged of 6 physicians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r>
        <w:rPr>
          <w:rFonts w:ascii="Times New Roman" w:hAnsi="Times New Roman" w:cs="Times New Roman"/>
          <w:sz w:val="22"/>
        </w:rPr>
        <w:t xml:space="preserve"> </w:t>
      </w:r>
    </w:p>
    <w:p w14:paraId="3193EDDE" w14:textId="148BF76A"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A. </w:t>
      </w:r>
      <w:r w:rsidR="001D68D4">
        <w:rPr>
          <w:rFonts w:ascii="Times New Roman" w:hAnsi="Times New Roman" w:cs="Times New Roman"/>
          <w:sz w:val="22"/>
        </w:rPr>
        <w:t>Averaged a</w:t>
      </w:r>
      <w:r w:rsidR="00202780">
        <w:rPr>
          <w:rFonts w:ascii="Times New Roman" w:hAnsi="Times New Roman" w:cs="Times New Roman"/>
          <w:sz w:val="22"/>
        </w:rPr>
        <w:t xml:space="preserve">ccuracy of </w:t>
      </w:r>
      <w:r>
        <w:rPr>
          <w:rFonts w:ascii="Times New Roman" w:hAnsi="Times New Roman" w:cs="Times New Roman"/>
          <w:sz w:val="22"/>
        </w:rPr>
        <w:t xml:space="preserve">physician </w:t>
      </w:r>
      <w:r w:rsidR="00202780">
        <w:rPr>
          <w:rFonts w:ascii="Times New Roman" w:hAnsi="Times New Roman" w:cs="Times New Roman"/>
          <w:sz w:val="22"/>
        </w:rPr>
        <w:t>electro-diagnosis divided into each diagnosis</w:t>
      </w:r>
    </w:p>
    <w:p w14:paraId="66EC3E8E" w14:textId="28A3738E"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B. </w:t>
      </w:r>
      <w:r w:rsidR="00202780">
        <w:rPr>
          <w:rFonts w:ascii="Times New Roman" w:hAnsi="Times New Roman" w:cs="Times New Roman"/>
          <w:sz w:val="22"/>
        </w:rPr>
        <w:t xml:space="preserve">Accuracy of </w:t>
      </w:r>
      <w:r w:rsidR="00EA4220">
        <w:rPr>
          <w:rFonts w:ascii="Times New Roman" w:hAnsi="Times New Roman" w:cs="Times New Roman"/>
          <w:sz w:val="22"/>
        </w:rPr>
        <w:t>current c</w:t>
      </w:r>
      <w:r>
        <w:rPr>
          <w:rFonts w:ascii="Times New Roman" w:hAnsi="Times New Roman" w:cs="Times New Roman"/>
          <w:sz w:val="22"/>
        </w:rPr>
        <w:t xml:space="preserve">onvolutional neural network </w:t>
      </w:r>
      <w:r w:rsidR="00202780">
        <w:rPr>
          <w:rFonts w:ascii="Times New Roman" w:hAnsi="Times New Roman" w:cs="Times New Roman"/>
          <w:sz w:val="22"/>
        </w:rPr>
        <w:t>algorithm divided into each diagnosis</w:t>
      </w:r>
    </w:p>
    <w:p w14:paraId="31FAFDCF" w14:textId="052E8C08" w:rsidR="00202780" w:rsidRDefault="00202780" w:rsidP="00B769F0">
      <w:pPr>
        <w:spacing w:line="480" w:lineRule="auto"/>
        <w:rPr>
          <w:rFonts w:ascii="Times New Roman" w:hAnsi="Times New Roman" w:cs="Times New Roman"/>
          <w:sz w:val="22"/>
        </w:rPr>
      </w:pPr>
    </w:p>
    <w:p w14:paraId="0C12A573" w14:textId="4CDFC40E" w:rsidR="00AD75AB" w:rsidRP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NN algorithm</w:t>
      </w:r>
      <w:r w:rsidRPr="00403721">
        <w:rPr>
          <w:rFonts w:ascii="Times New Roman" w:hAnsi="Times New Roman" w:cs="Times New Roman"/>
          <w:sz w:val="22"/>
        </w:rPr>
        <w:t xml:space="preserve"> </w:t>
      </w:r>
      <w:r w:rsidR="00C900B9">
        <w:rPr>
          <w:rFonts w:ascii="Times New Roman" w:hAnsi="Times New Roman" w:cs="Times New Roman"/>
          <w:sz w:val="22"/>
        </w:rPr>
        <w:t xml:space="preserve">with and without muscle location information was compared based on </w:t>
      </w:r>
      <w:r>
        <w:rPr>
          <w:rFonts w:ascii="Times New Roman" w:hAnsi="Times New Roman" w:cs="Times New Roman"/>
          <w:sz w:val="22"/>
        </w:rPr>
        <w:t xml:space="preserve">accuracy, sensitivity, specificity, PPV, and F1 score (excluding the missing values of 8 subjects and 10 muscles). Those values of the CNN algorithm </w:t>
      </w:r>
      <w:r w:rsidR="00A70DBD">
        <w:rPr>
          <w:rFonts w:ascii="Times New Roman" w:hAnsi="Times New Roman" w:cs="Times New Roman"/>
          <w:sz w:val="22"/>
        </w:rPr>
        <w:t xml:space="preserve">that did not consider muscle location information were </w:t>
      </w:r>
      <w:r>
        <w:rPr>
          <w:rFonts w:ascii="Times New Roman" w:hAnsi="Times New Roman" w:cs="Times New Roman"/>
          <w:sz w:val="22"/>
        </w:rPr>
        <w:t xml:space="preserve">0.811, 0.720, 0.853, 0.725, and 0.718, respectively; the counterparts of those </w:t>
      </w:r>
      <w:r w:rsidR="00A70DBD">
        <w:rPr>
          <w:rFonts w:ascii="Times New Roman" w:hAnsi="Times New Roman" w:cs="Times New Roman"/>
          <w:sz w:val="22"/>
        </w:rPr>
        <w:t xml:space="preserve">that consider muscle location information </w:t>
      </w:r>
      <w:r>
        <w:rPr>
          <w:rFonts w:ascii="Times New Roman" w:hAnsi="Times New Roman" w:cs="Times New Roman"/>
          <w:sz w:val="22"/>
        </w:rPr>
        <w:t xml:space="preserve">were 0.798, 0.700, 0.845, 0.704, and 0.695, respectively. (S1 Table) </w:t>
      </w:r>
      <w:r w:rsidR="00D11402">
        <w:rPr>
          <w:rFonts w:ascii="Times New Roman" w:hAnsi="Times New Roman" w:cs="Times New Roman"/>
          <w:sz w:val="22"/>
        </w:rPr>
        <w:t>The AUROC</w:t>
      </w:r>
      <w:r w:rsidR="006F04E0">
        <w:rPr>
          <w:rFonts w:ascii="Times New Roman" w:hAnsi="Times New Roman" w:cs="Times New Roman"/>
          <w:sz w:val="22"/>
        </w:rPr>
        <w:t>s</w:t>
      </w:r>
      <w:r w:rsidR="00D11402">
        <w:rPr>
          <w:rFonts w:ascii="Times New Roman" w:hAnsi="Times New Roman" w:cs="Times New Roman"/>
          <w:sz w:val="22"/>
        </w:rPr>
        <w:t xml:space="preserve"> for myopathy, neuropathy, and normal of CNN with muscle location information and </w:t>
      </w:r>
      <w:r w:rsidR="00BB6153">
        <w:rPr>
          <w:rFonts w:ascii="Times New Roman" w:hAnsi="Times New Roman" w:cs="Times New Roman"/>
          <w:sz w:val="22"/>
        </w:rPr>
        <w:t xml:space="preserve">those of </w:t>
      </w:r>
      <w:r w:rsidR="00D11402">
        <w:rPr>
          <w:rFonts w:ascii="Times New Roman" w:hAnsi="Times New Roman" w:cs="Times New Roman"/>
          <w:sz w:val="22"/>
        </w:rPr>
        <w:t xml:space="preserve">CNN without muscle location information were </w:t>
      </w:r>
      <w:r w:rsidR="00C95693">
        <w:rPr>
          <w:rFonts w:ascii="Times New Roman" w:hAnsi="Times New Roman" w:cs="Times New Roman"/>
          <w:sz w:val="22"/>
        </w:rPr>
        <w:t>0.841, 0.736, 0.792</w:t>
      </w:r>
      <w:r w:rsidR="00AD75AB">
        <w:rPr>
          <w:rFonts w:ascii="Times New Roman" w:hAnsi="Times New Roman" w:cs="Times New Roman"/>
          <w:sz w:val="22"/>
        </w:rPr>
        <w:t>, and</w:t>
      </w:r>
      <w:r w:rsidR="00641A75">
        <w:rPr>
          <w:rFonts w:ascii="Times New Roman" w:hAnsi="Times New Roman" w:cs="Times New Roman"/>
          <w:sz w:val="22"/>
        </w:rPr>
        <w:t>,</w:t>
      </w:r>
      <w:r w:rsidR="00C95693">
        <w:rPr>
          <w:rFonts w:ascii="Times New Roman" w:hAnsi="Times New Roman" w:cs="Times New Roman"/>
          <w:sz w:val="22"/>
        </w:rPr>
        <w:t xml:space="preserve"> 0.813, 0.781, 0.847,</w:t>
      </w:r>
      <w:r w:rsidR="00641A75">
        <w:rPr>
          <w:rFonts w:ascii="Times New Roman" w:hAnsi="Times New Roman" w:cs="Times New Roman"/>
          <w:sz w:val="22"/>
        </w:rPr>
        <w:t xml:space="preserve"> </w:t>
      </w:r>
      <w:r w:rsidR="00AD75AB">
        <w:rPr>
          <w:rFonts w:ascii="Times New Roman" w:hAnsi="Times New Roman" w:cs="Times New Roman"/>
          <w:sz w:val="22"/>
        </w:rPr>
        <w:t>respectively.</w:t>
      </w:r>
      <w:r w:rsidR="00DD6CA4">
        <w:rPr>
          <w:rFonts w:ascii="Times New Roman" w:hAnsi="Times New Roman" w:cs="Times New Roman"/>
          <w:sz w:val="22"/>
        </w:rPr>
        <w:t xml:space="preserve"> (S3 Fig.)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lastRenderedPageBreak/>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Pr>
          <w:rFonts w:ascii="Times New Roman" w:hAnsi="Times New Roman" w:cs="Times New Roman"/>
          <w:sz w:val="22"/>
        </w:rPr>
        <w:t>S4 Fig.</w:t>
      </w:r>
      <w:r w:rsidRPr="00403721">
        <w:rPr>
          <w:rFonts w:ascii="Times New Roman" w:hAnsi="Times New Roman" w:cs="Times New Roman"/>
          <w:sz w:val="22"/>
        </w:rPr>
        <w:t>)</w:t>
      </w:r>
    </w:p>
    <w:p w14:paraId="54EAF4CC" w14:textId="5503AE5C" w:rsidR="00BD5326" w:rsidRPr="00403721" w:rsidRDefault="00BD5326" w:rsidP="00BD5326">
      <w:pPr>
        <w:spacing w:line="480" w:lineRule="auto"/>
        <w:jc w:val="left"/>
        <w:rPr>
          <w:rFonts w:ascii="Times New Roman" w:hAnsi="Times New Roman" w:cs="Times New Roman"/>
          <w:sz w:val="22"/>
        </w:rPr>
      </w:pPr>
      <w:r>
        <w:rPr>
          <w:rFonts w:ascii="Times New Roman" w:hAnsi="Times New Roman" w:cs="Times New Roman"/>
          <w:sz w:val="22"/>
        </w:rPr>
        <w:t>The cases which CNN algorithm predicted wrongly were analyzed, and among them, there were cases that CNN algorithm predicted incorrectly but more than two-thirds of the physicians predicted correctly as well as cases that both the physicians and CNN algorithm predicted incorrectly. Among the former, cases in which normal was mispredicted as neuropathy accounted for the most (50%), and those in which normal was mispredicted as myopathy as well as those in which neuropathy was mispredicted as myopathy accounted for 25%, respectively; among the latter, those in which myopathy was mispredicted as normal or neuropathy plus those in which neuropathy was mispredicted as myopathy or normal accounted for 42.86%, respectively, and those where neuropathy was mispredicted as myopathy or normal accounted for 14.28%. The examples of aforementioned</w:t>
      </w:r>
      <w:r w:rsidR="009F55D0">
        <w:rPr>
          <w:rFonts w:ascii="Times New Roman" w:hAnsi="Times New Roman" w:cs="Times New Roman"/>
          <w:sz w:val="22"/>
        </w:rPr>
        <w:t xml:space="preserve"> waveform are shown in S5</w:t>
      </w:r>
      <w:r>
        <w:rPr>
          <w:rFonts w:ascii="Times New Roman" w:hAnsi="Times New Roman" w:cs="Times New Roman"/>
          <w:sz w:val="22"/>
        </w:rPr>
        <w:t xml:space="preserve"> Figure.</w:t>
      </w:r>
    </w:p>
    <w:p w14:paraId="72C3F973" w14:textId="6D0630C2"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The waveform crea</w:t>
      </w:r>
      <w:r w:rsidR="000A0613">
        <w:rPr>
          <w:rFonts w:ascii="Times New Roman" w:hAnsi="Times New Roman" w:cs="Times New Roman"/>
          <w:sz w:val="22"/>
        </w:rPr>
        <w:t>t</w:t>
      </w:r>
      <w:r>
        <w:rPr>
          <w:rFonts w:ascii="Times New Roman" w:hAnsi="Times New Roman" w:cs="Times New Roman"/>
          <w:sz w:val="22"/>
        </w:rPr>
        <w:t>ed based on the learned features through CNN algorithm was similar to the typical waveforms of myopathy, neuropathy, and normal</w:t>
      </w:r>
      <w:r w:rsidR="00F4475B"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00F4475B"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00F4475B"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00F4475B"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9F55D0">
        <w:rPr>
          <w:rFonts w:ascii="Times New Roman" w:hAnsi="Times New Roman" w:cs="Times New Roman"/>
          <w:sz w:val="22"/>
        </w:rPr>
        <w:t>S6</w:t>
      </w:r>
      <w:r w:rsidR="004205E3">
        <w:rPr>
          <w:rFonts w:ascii="Times New Roman" w:hAnsi="Times New Roman" w:cs="Times New Roman"/>
          <w:sz w:val="22"/>
        </w:rPr>
        <w:t xml:space="preserve"> Fig.</w:t>
      </w:r>
      <w:r w:rsidR="009662BE" w:rsidRPr="00403721">
        <w:rPr>
          <w:rFonts w:ascii="Times New Roman" w:hAnsi="Times New Roman" w:cs="Times New Roman"/>
          <w:sz w:val="22"/>
        </w:rPr>
        <w:t xml:space="preserve">) </w:t>
      </w:r>
    </w:p>
    <w:p w14:paraId="65089A05" w14:textId="77777777" w:rsidR="00912887" w:rsidRPr="00167027"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2389F868"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240E64FA"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YtMzAsIDMzLCAzNF08L0Rp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</w:fldData>
        </w:fldChar>
      </w:r>
      <w:r w:rsidR="00E97849">
        <w:rPr>
          <w:rFonts w:ascii="Times New Roman" w:hAnsi="Times New Roman" w:cs="Times New Roman"/>
          <w:kern w:val="0"/>
          <w:sz w:val="22"/>
        </w:rPr>
        <w:instrText xml:space="preserve"> ADDIN EN.CITE </w:instrText>
      </w:r>
      <w:r w:rsidR="00E97849">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YtMzAsIDMzLCAzNF08L0Rp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</w:fldData>
        </w:fldChar>
      </w:r>
      <w:r w:rsidR="00E97849">
        <w:rPr>
          <w:rFonts w:ascii="Times New Roman" w:hAnsi="Times New Roman" w:cs="Times New Roman"/>
          <w:kern w:val="0"/>
          <w:sz w:val="22"/>
        </w:rPr>
        <w:instrText xml:space="preserve"> ADDIN EN.CITE.DATA </w:instrText>
      </w:r>
      <w:r w:rsidR="00E97849">
        <w:rPr>
          <w:rFonts w:ascii="Times New Roman" w:hAnsi="Times New Roman" w:cs="Times New Roman"/>
          <w:kern w:val="0"/>
          <w:sz w:val="22"/>
        </w:rPr>
      </w:r>
      <w:r w:rsidR="00E97849">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E97849">
        <w:rPr>
          <w:rFonts w:ascii="Times New Roman" w:hAnsi="Times New Roman" w:cs="Times New Roman"/>
          <w:noProof/>
          <w:kern w:val="0"/>
          <w:sz w:val="22"/>
        </w:rPr>
        <w:t>[26-30, 33, 34]</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YtMzB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815B0B">
        <w:rPr>
          <w:rFonts w:ascii="Times New Roman" w:hAnsi="Times New Roman" w:cs="Times New Roman"/>
          <w:kern w:val="0"/>
          <w:sz w:val="22"/>
        </w:rPr>
        <w:instrText xml:space="preserve"> ADDIN EN.CITE </w:instrText>
      </w:r>
      <w:r w:rsidR="00815B0B">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YtMzB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815B0B">
        <w:rPr>
          <w:rFonts w:ascii="Times New Roman" w:hAnsi="Times New Roman" w:cs="Times New Roman"/>
          <w:kern w:val="0"/>
          <w:sz w:val="22"/>
        </w:rPr>
        <w:instrText xml:space="preserve"> ADDIN EN.CITE.DATA </w:instrText>
      </w:r>
      <w:r w:rsidR="00815B0B">
        <w:rPr>
          <w:rFonts w:ascii="Times New Roman" w:hAnsi="Times New Roman" w:cs="Times New Roman"/>
          <w:kern w:val="0"/>
          <w:sz w:val="22"/>
        </w:rPr>
      </w:r>
      <w:r w:rsidR="00815B0B">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815B0B">
        <w:rPr>
          <w:rFonts w:ascii="Times New Roman" w:hAnsi="Times New Roman" w:cs="Times New Roman"/>
          <w:noProof/>
          <w:kern w:val="0"/>
          <w:sz w:val="22"/>
        </w:rPr>
        <w:t>[26-30]</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xLCAzMiwgMzV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E97849">
        <w:rPr>
          <w:rFonts w:ascii="Times New Roman" w:hAnsi="Times New Roman" w:cs="Times New Roman"/>
          <w:kern w:val="0"/>
          <w:sz w:val="22"/>
        </w:rPr>
        <w:instrText xml:space="preserve"> ADDIN EN.CITE </w:instrText>
      </w:r>
      <w:r w:rsidR="00E97849">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xLCAzMiwgMzV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E97849">
        <w:rPr>
          <w:rFonts w:ascii="Times New Roman" w:hAnsi="Times New Roman" w:cs="Times New Roman"/>
          <w:kern w:val="0"/>
          <w:sz w:val="22"/>
        </w:rPr>
        <w:instrText xml:space="preserve"> ADDIN EN.CITE.DATA </w:instrText>
      </w:r>
      <w:r w:rsidR="00E97849">
        <w:rPr>
          <w:rFonts w:ascii="Times New Roman" w:hAnsi="Times New Roman" w:cs="Times New Roman"/>
          <w:kern w:val="0"/>
          <w:sz w:val="22"/>
        </w:rPr>
      </w:r>
      <w:r w:rsidR="00E97849">
        <w:rPr>
          <w:rFonts w:ascii="Times New Roman" w:hAnsi="Times New Roman" w:cs="Times New Roman"/>
          <w:kern w:val="0"/>
          <w:sz w:val="22"/>
        </w:rPr>
        <w:fldChar w:fldCharType="end"/>
      </w:r>
      <w:r w:rsidRPr="00403721">
        <w:rPr>
          <w:rFonts w:ascii="Times New Roman" w:hAnsi="Times New Roman" w:cs="Times New Roman"/>
          <w:kern w:val="0"/>
          <w:sz w:val="22"/>
        </w:rPr>
        <w:fldChar w:fldCharType="separate"/>
      </w:r>
      <w:r w:rsidR="00E97849">
        <w:rPr>
          <w:rFonts w:ascii="Times New Roman" w:hAnsi="Times New Roman" w:cs="Times New Roman"/>
          <w:noProof/>
          <w:kern w:val="0"/>
          <w:sz w:val="22"/>
        </w:rPr>
        <w:t>[1-6, 8, 31, 32, 35]</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D703A16"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xml:space="preserve">. Finally, we found that the accuracy and time-taken of diagnosing neuropathy, </w:t>
      </w:r>
      <w:r w:rsidR="00B21FC3">
        <w:rPr>
          <w:rFonts w:ascii="Times New Roman" w:hAnsi="Times New Roman" w:cs="Times New Roman"/>
          <w:kern w:val="0"/>
          <w:sz w:val="22"/>
        </w:rPr>
        <w:t>myopathy, and normal were 0.811</w:t>
      </w:r>
      <w:r w:rsidR="00752583" w:rsidRPr="00403721">
        <w:rPr>
          <w:rFonts w:ascii="Times New Roman" w:hAnsi="Times New Roman" w:cs="Times New Roman"/>
          <w:kern w:val="0"/>
          <w:sz w:val="22"/>
        </w:rPr>
        <w:t xml:space="preserve"> and 40 seconds in using only nEMG data by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w:t>
      </w:r>
      <w:r w:rsidR="006623C8">
        <w:rPr>
          <w:rFonts w:ascii="Times New Roman" w:hAnsi="Times New Roman" w:cs="Times New Roman"/>
          <w:kern w:val="0"/>
          <w:sz w:val="22"/>
        </w:rPr>
        <w:t xml:space="preserve">and much shorter </w:t>
      </w:r>
      <w:r w:rsidR="00752583" w:rsidRPr="00403721">
        <w:rPr>
          <w:rFonts w:ascii="Times New Roman" w:hAnsi="Times New Roman" w:cs="Times New Roman"/>
          <w:kern w:val="0"/>
          <w:sz w:val="22"/>
        </w:rPr>
        <w:t xml:space="preserve">than that of physicians. </w:t>
      </w:r>
    </w:p>
    <w:p w14:paraId="747E001E" w14:textId="663488F3"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7426EC07"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735A1B">
        <w:rPr>
          <w:rFonts w:ascii="Times New Roman" w:hAnsi="Times New Roman" w:cs="Times New Roman"/>
          <w:kern w:val="0"/>
          <w:sz w:val="22"/>
        </w:rPr>
        <w:t>t</w:t>
      </w:r>
      <w:r w:rsidR="00735A1B" w:rsidRPr="00403721">
        <w:rPr>
          <w:rFonts w:ascii="Times New Roman" w:hAnsi="Times New Roman" w:cs="Times New Roman"/>
          <w:kern w:val="0"/>
          <w:sz w:val="22"/>
        </w:rPr>
        <w:t>he diagnostic accuracy of physicians was lower than expected at 54%, which is thought to be due to 2 main reasons</w:t>
      </w:r>
      <w:r w:rsidR="00735A1B">
        <w:rPr>
          <w:rFonts w:ascii="Times New Roman" w:hAnsi="Times New Roman" w:cs="Times New Roman"/>
          <w:kern w:val="0"/>
          <w:sz w:val="22"/>
        </w:rPr>
        <w:t>; f</w:t>
      </w:r>
      <w:r w:rsidR="00735A1B"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ly</w:t>
      </w:r>
      <w:r w:rsidR="00735A1B">
        <w:rPr>
          <w:rFonts w:ascii="Times New Roman" w:hAnsi="Times New Roman" w:cs="Times New Roman"/>
          <w:kern w:val="0"/>
          <w:sz w:val="22"/>
        </w:rPr>
        <w:t>, i</w:t>
      </w:r>
      <w:r w:rsidR="00735A1B" w:rsidRPr="00403721">
        <w:rPr>
          <w:rFonts w:ascii="Times New Roman" w:hAnsi="Times New Roman" w:cs="Times New Roman"/>
          <w:kern w:val="0"/>
          <w:sz w:val="22"/>
        </w:rPr>
        <w:t>t is thought that the pre-test probability of diagnosing only with the nEMG data without clinical information such as the patient’s age and symptoms, as in clinical practice, may have worked.</w:t>
      </w:r>
      <w:r w:rsidR="00735A1B">
        <w:rPr>
          <w:rFonts w:ascii="Times New Roman" w:hAnsi="Times New Roman" w:cs="Times New Roman"/>
          <w:kern w:val="0"/>
          <w:sz w:val="22"/>
        </w:rPr>
        <w:t xml:space="preserve"> </w:t>
      </w:r>
      <w:r w:rsidR="009A6049">
        <w:rPr>
          <w:rFonts w:ascii="Times New Roman" w:hAnsi="Times New Roman" w:cs="Times New Roman"/>
          <w:kern w:val="0"/>
          <w:sz w:val="22"/>
        </w:rPr>
        <w:t xml:space="preserve">When the muscle location information was added, the accuracy and AUROC for diagnosing the neuropathy improved slightly, but performance of diagnosing the myopathy and normal were not improved significantly, which is thought to be due to following reasons; </w:t>
      </w:r>
      <w:r w:rsidR="00DA0825">
        <w:rPr>
          <w:rFonts w:ascii="Times New Roman" w:hAnsi="Times New Roman" w:cs="Times New Roman"/>
          <w:kern w:val="0"/>
          <w:sz w:val="22"/>
        </w:rPr>
        <w:t xml:space="preserve">first, </w:t>
      </w:r>
      <w:r w:rsidR="00B27CA0">
        <w:rPr>
          <w:rFonts w:ascii="Times New Roman" w:hAnsi="Times New Roman" w:cs="Times New Roman"/>
          <w:kern w:val="0"/>
          <w:sz w:val="22"/>
        </w:rPr>
        <w:t>the normal group contained</w:t>
      </w:r>
      <w:r w:rsidR="00B34383">
        <w:rPr>
          <w:rFonts w:ascii="Times New Roman" w:hAnsi="Times New Roman" w:cs="Times New Roman"/>
          <w:kern w:val="0"/>
          <w:sz w:val="22"/>
        </w:rPr>
        <w:t xml:space="preserve"> </w:t>
      </w:r>
      <w:r w:rsidR="00B27CA0">
        <w:rPr>
          <w:rFonts w:ascii="Times New Roman" w:hAnsi="Times New Roman" w:cs="Times New Roman"/>
          <w:kern w:val="0"/>
          <w:sz w:val="22"/>
        </w:rPr>
        <w:t xml:space="preserve">significantly </w:t>
      </w:r>
      <w:r w:rsidR="00B34383">
        <w:rPr>
          <w:rFonts w:ascii="Times New Roman" w:hAnsi="Times New Roman" w:cs="Times New Roman"/>
          <w:kern w:val="0"/>
          <w:sz w:val="22"/>
        </w:rPr>
        <w:t xml:space="preserve">more </w:t>
      </w:r>
      <w:r w:rsidR="00B34383">
        <w:rPr>
          <w:rFonts w:ascii="Times New Roman" w:hAnsi="Times New Roman" w:cs="Times New Roman"/>
          <w:kern w:val="0"/>
          <w:sz w:val="22"/>
        </w:rPr>
        <w:t>distal muscles than proximal</w:t>
      </w:r>
      <w:r w:rsidR="00B27CA0">
        <w:rPr>
          <w:rFonts w:ascii="Times New Roman" w:hAnsi="Times New Roman" w:cs="Times New Roman"/>
          <w:kern w:val="0"/>
          <w:sz w:val="22"/>
        </w:rPr>
        <w:t xml:space="preserve"> ones</w:t>
      </w:r>
      <w:r w:rsidR="002317A1">
        <w:rPr>
          <w:rFonts w:ascii="Times New Roman" w:hAnsi="Times New Roman" w:cs="Times New Roman"/>
          <w:kern w:val="0"/>
          <w:sz w:val="22"/>
        </w:rPr>
        <w:t>.</w:t>
      </w:r>
      <w:r w:rsidR="00DF7294">
        <w:rPr>
          <w:rFonts w:ascii="Times New Roman" w:hAnsi="Times New Roman" w:cs="Times New Roman"/>
          <w:kern w:val="0"/>
          <w:sz w:val="22"/>
        </w:rPr>
        <w:t xml:space="preserve"> </w:t>
      </w:r>
      <w:r w:rsidR="0065412A">
        <w:rPr>
          <w:rFonts w:ascii="Times New Roman" w:hAnsi="Times New Roman" w:cs="Times New Roman"/>
          <w:kern w:val="0"/>
          <w:sz w:val="22"/>
        </w:rPr>
        <w:t>A b</w:t>
      </w:r>
      <w:r w:rsidR="00150D68">
        <w:rPr>
          <w:rFonts w:ascii="Times New Roman" w:hAnsi="Times New Roman" w:cs="Times New Roman"/>
          <w:kern w:val="0"/>
          <w:sz w:val="22"/>
        </w:rPr>
        <w:t>ias</w:t>
      </w:r>
      <w:r w:rsidR="00845D67">
        <w:rPr>
          <w:rFonts w:ascii="Times New Roman" w:hAnsi="Times New Roman" w:cs="Times New Roman"/>
          <w:kern w:val="0"/>
          <w:sz w:val="22"/>
        </w:rPr>
        <w:t xml:space="preserve"> </w:t>
      </w:r>
      <w:r w:rsidR="0065412A">
        <w:rPr>
          <w:rFonts w:ascii="Times New Roman" w:hAnsi="Times New Roman" w:cs="Times New Roman"/>
          <w:kern w:val="0"/>
          <w:sz w:val="22"/>
        </w:rPr>
        <w:t xml:space="preserve">may have </w:t>
      </w:r>
      <w:r w:rsidR="00150D68">
        <w:rPr>
          <w:rFonts w:ascii="Times New Roman" w:hAnsi="Times New Roman" w:cs="Times New Roman"/>
          <w:kern w:val="0"/>
          <w:sz w:val="22"/>
        </w:rPr>
        <w:t>occurred</w:t>
      </w:r>
      <w:r w:rsidR="00150D68">
        <w:rPr>
          <w:rFonts w:ascii="Times New Roman" w:hAnsi="Times New Roman" w:cs="Times New Roman"/>
          <w:kern w:val="0"/>
          <w:sz w:val="22"/>
        </w:rPr>
        <w:t xml:space="preserve"> s</w:t>
      </w:r>
      <w:r w:rsidR="002317A1">
        <w:rPr>
          <w:rFonts w:ascii="Times New Roman" w:hAnsi="Times New Roman" w:cs="Times New Roman"/>
          <w:kern w:val="0"/>
          <w:sz w:val="22"/>
        </w:rPr>
        <w:t xml:space="preserve">ince </w:t>
      </w:r>
      <w:r w:rsidR="00DF7294">
        <w:rPr>
          <w:rFonts w:ascii="Times New Roman" w:hAnsi="Times New Roman" w:cs="Times New Roman"/>
          <w:kern w:val="0"/>
          <w:sz w:val="22"/>
        </w:rPr>
        <w:t>the motor unit action potentials recorded in the EMG are affected by the muscle fiber density, the</w:t>
      </w:r>
      <w:r w:rsidR="00DF7294" w:rsidRPr="00DA0825">
        <w:rPr>
          <w:rFonts w:ascii="Times New Roman" w:hAnsi="Times New Roman" w:cs="Times New Roman"/>
          <w:kern w:val="0"/>
          <w:sz w:val="22"/>
        </w:rPr>
        <w:t xml:space="preserve"> distance between needle tip</w:t>
      </w:r>
      <w:r w:rsidR="00DF7294">
        <w:rPr>
          <w:rFonts w:ascii="Times New Roman" w:hAnsi="Times New Roman" w:cs="Times New Roman"/>
          <w:kern w:val="0"/>
          <w:sz w:val="22"/>
        </w:rPr>
        <w:t xml:space="preserve"> and the muscle fibers </w:t>
      </w:r>
      <w:r w:rsidR="00DF7294">
        <w:rPr>
          <w:rFonts w:ascii="Times New Roman" w:hAnsi="Times New Roman" w:cs="Times New Roman"/>
          <w:kern w:val="0"/>
          <w:sz w:val="22"/>
        </w:rPr>
        <w:t xml:space="preserve">as well as </w:t>
      </w:r>
      <w:r w:rsidR="00DF7294" w:rsidRPr="00DA0825">
        <w:rPr>
          <w:rFonts w:ascii="Times New Roman" w:hAnsi="Times New Roman" w:cs="Times New Roman"/>
          <w:kern w:val="0"/>
          <w:sz w:val="22"/>
        </w:rPr>
        <w:t>muscle fiber diameter</w:t>
      </w:r>
      <w:r w:rsidR="00150D68">
        <w:rPr>
          <w:rFonts w:ascii="Times New Roman" w:hAnsi="Times New Roman" w:cs="Times New Roman"/>
          <w:kern w:val="0"/>
          <w:sz w:val="22"/>
        </w:rPr>
        <w:t>.</w:t>
      </w:r>
      <w:r w:rsidR="00E760FB">
        <w:rPr>
          <w:rFonts w:ascii="Times New Roman" w:hAnsi="Times New Roman" w:cs="Times New Roman"/>
          <w:kern w:val="0"/>
          <w:sz w:val="22"/>
        </w:rPr>
        <w:fldChar w:fldCharType="begin"/>
      </w:r>
      <w:r w:rsidR="00E760FB">
        <w:rPr>
          <w:rFonts w:ascii="Times New Roman" w:hAnsi="Times New Roman" w:cs="Times New Roman"/>
          <w:kern w:val="0"/>
          <w:sz w:val="22"/>
        </w:rPr>
        <w:instrText xml:space="preserve"> ADDIN EN.CITE &lt;EndNote&gt;&lt;Cite&gt;&lt;Author&gt;Daube&lt;/Author&gt;&lt;Year&gt;1991&lt;/Year&gt;&lt;RecNum&gt;98&lt;/RecNum&gt;&lt;DisplayText&gt;[36]&lt;/DisplayText&gt;&lt;record&gt;&lt;rec-number&gt;98&lt;/rec-number&gt;&lt;foreign-keys&gt;&lt;key app="EN" db-id="zz0ep2w2uspe2de0rr5xrw9oept000x05pz0" timestamp="1643856958" guid="1adc9858-69cf-4ac5-9468-2c7e32afb4a1"&gt;98&lt;/key&gt;&lt;/foreign-keys&gt;&lt;ref-type name="Journal Article"&gt;17&lt;/ref-type&gt;&lt;contributors&gt;&lt;authors&gt;&lt;author&gt;Daube, J. R.&lt;/author&gt;&lt;/authors&gt;&lt;/contributors&gt;&lt;auth-address&gt;Department of Neurology, Mayo Clinic, Rochester, Minnesota.&lt;/auth-address&gt;&lt;titles&gt;&lt;title&gt;AAEM minimonograph #11: Needle examination in clinical electromyography&lt;/title&gt;&lt;secondary-title&gt;Muscle Nerve&lt;/secondary-title&gt;&lt;/titles&gt;&lt;periodical&gt;&lt;full-title&gt;Muscle Nerve&lt;/full-title&gt;&lt;/periodical&gt;&lt;pages&gt;685-700&lt;/pages&gt;&lt;volume&gt;14&lt;/volume&gt;&lt;number&gt;8&lt;/number&gt;&lt;keywords&gt;&lt;keyword&gt;Action Potentials/physiology&lt;/keyword&gt;&lt;keyword&gt;Electrodes&lt;/keyword&gt;&lt;keyword&gt;*Electromyography/instrumentation/methods&lt;/keyword&gt;&lt;keyword&gt;Humans&lt;/keyword&gt;&lt;keyword&gt;Motor Neurons/physiology&lt;/keyword&gt;&lt;keyword&gt;Muscle Contraction/*physiology&lt;/keyword&gt;&lt;keyword&gt;Muscles/*physiology&lt;/keyword&gt;&lt;keyword&gt;Neuromuscular Diseases/*diagnosis&lt;/keyword&gt;&lt;keyword&gt;Reference Values&lt;/keyword&gt;&lt;keyword&gt;Signal Processing, Computer-Assisted&lt;/keyword&gt;&lt;/keywords&gt;&lt;dates&gt;&lt;year&gt;1991&lt;/year&gt;&lt;pub-dates&gt;&lt;date&gt;Aug&lt;/date&gt;&lt;/pub-dates&gt;&lt;/dates&gt;&lt;isbn&gt;0148-639X (Print)&amp;#xD;0148-639x&lt;/isbn&gt;&lt;accession-num&gt;1890993&lt;/accession-num&gt;&lt;urls&gt;&lt;/urls&gt;&lt;electronic-resource-num&gt;10.1002/mus.880140802&lt;/electronic-resource-num&gt;&lt;remote-database-provider&gt;NLM&lt;/remote-database-provider&gt;&lt;language&gt;eng&lt;/language&gt;&lt;/record&gt;&lt;/Cite&gt;&lt;/EndNote&gt;</w:instrText>
      </w:r>
      <w:r w:rsidR="00E760FB">
        <w:rPr>
          <w:rFonts w:ascii="Times New Roman" w:hAnsi="Times New Roman" w:cs="Times New Roman"/>
          <w:kern w:val="0"/>
          <w:sz w:val="22"/>
        </w:rPr>
        <w:fldChar w:fldCharType="separate"/>
      </w:r>
      <w:r w:rsidR="00E760FB">
        <w:rPr>
          <w:rFonts w:ascii="Times New Roman" w:hAnsi="Times New Roman" w:cs="Times New Roman"/>
          <w:noProof/>
          <w:kern w:val="0"/>
          <w:sz w:val="22"/>
        </w:rPr>
        <w:t>[36]</w:t>
      </w:r>
      <w:r w:rsidR="00E760FB">
        <w:rPr>
          <w:rFonts w:ascii="Times New Roman" w:hAnsi="Times New Roman" w:cs="Times New Roman"/>
          <w:kern w:val="0"/>
          <w:sz w:val="22"/>
        </w:rPr>
        <w:fldChar w:fldCharType="end"/>
      </w:r>
      <w:r w:rsidR="00DA0825" w:rsidRPr="00DA0825">
        <w:rPr>
          <w:rFonts w:ascii="Times New Roman" w:hAnsi="Times New Roman" w:cs="Times New Roman"/>
          <w:kern w:val="0"/>
          <w:sz w:val="22"/>
        </w:rPr>
        <w:t xml:space="preserve"> Secondly,</w:t>
      </w:r>
      <w:r w:rsidR="0061569A" w:rsidRPr="00DA0825">
        <w:rPr>
          <w:rFonts w:ascii="Times New Roman" w:hAnsi="Times New Roman" w:cs="Times New Roman"/>
          <w:kern w:val="0"/>
          <w:sz w:val="22"/>
        </w:rPr>
        <w:t xml:space="preserve"> </w:t>
      </w:r>
      <w:r w:rsidR="001F1275">
        <w:rPr>
          <w:rFonts w:ascii="Times New Roman" w:hAnsi="Times New Roman" w:cs="Times New Roman"/>
          <w:kern w:val="0"/>
          <w:sz w:val="22"/>
        </w:rPr>
        <w:t>myopathy usually involves more frequently in proximal muscle than in distal ones, but in some cases this may no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the distribution of the affected muscle is somewhat different</w:t>
      </w:r>
      <w:r w:rsidR="00545ABB">
        <w:rPr>
          <w:rFonts w:ascii="Times New Roman" w:hAnsi="Times New Roman" w:cs="Times New Roman"/>
          <w:kern w:val="0"/>
          <w:sz w:val="22"/>
        </w:rPr>
        <w:t xml:space="preserve"> depending on the disease process</w:t>
      </w:r>
      <w:r w:rsidR="001F1275">
        <w:rPr>
          <w:rFonts w:ascii="Times New Roman" w:hAnsi="Times New Roman" w:cs="Times New Roman"/>
          <w:kern w:val="0"/>
          <w:sz w:val="22"/>
        </w:rPr>
        <w:t>;</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F1275">
        <w:rPr>
          <w:rFonts w:ascii="Times New Roman" w:hAnsi="Times New Roman" w:cs="Times New Roman"/>
          <w:kern w:val="0"/>
          <w:sz w:val="22"/>
        </w:rPr>
        <w:t xml:space="preserve"> may involve both proximal and distal muscles, and myotonic dystrophy type 1,2 or distal myopathy may involve more frequently in distal muscles than in proximal muscles.</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zEsIDM3LCAzOF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E760FB">
        <w:rPr>
          <w:rFonts w:ascii="Times New Roman" w:hAnsi="Times New Roman" w:cs="Times New Roman"/>
          <w:kern w:val="0"/>
          <w:sz w:val="22"/>
        </w:rPr>
        <w:instrText xml:space="preserve"> ADDIN EN.CITE </w:instrText>
      </w:r>
      <w:r w:rsidR="00E760FB">
        <w:rPr>
          <w:rFonts w:ascii="Times New Roman" w:hAnsi="Times New Roman" w:cs="Times New Roman"/>
          <w:kern w:val="0"/>
          <w:sz w:val="22"/>
        </w:rPr>
        <w:fldChar w:fldCharType="begin">
          <w:fldData xml:space="preserve">PEVuZE5vdGU+PENpdGU+PEF1dGhvcj5QYWdhbm9uaTwvQXV0aG9yPjxZZWFyPjIwMTM8L1llYXI+
PFJlY051bT45NDwvUmVjTnVtPjxEaXNwbGF5VGV4dD5bMzEsIDM3LCAzOF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E760FB">
        <w:rPr>
          <w:rFonts w:ascii="Times New Roman" w:hAnsi="Times New Roman" w:cs="Times New Roman"/>
          <w:kern w:val="0"/>
          <w:sz w:val="22"/>
        </w:rPr>
        <w:instrText xml:space="preserve"> ADDIN EN.CITE.DATA </w:instrText>
      </w:r>
      <w:r w:rsidR="00E760FB">
        <w:rPr>
          <w:rFonts w:ascii="Times New Roman" w:hAnsi="Times New Roman" w:cs="Times New Roman"/>
          <w:kern w:val="0"/>
          <w:sz w:val="22"/>
        </w:rPr>
      </w:r>
      <w:r w:rsidR="00E760FB">
        <w:rPr>
          <w:rFonts w:ascii="Times New Roman" w:hAnsi="Times New Roman" w:cs="Times New Roman"/>
          <w:kern w:val="0"/>
          <w:sz w:val="22"/>
        </w:rPr>
        <w:fldChar w:fldCharType="end"/>
      </w:r>
      <w:r w:rsidR="00556F8D">
        <w:rPr>
          <w:rFonts w:ascii="Times New Roman" w:hAnsi="Times New Roman" w:cs="Times New Roman"/>
          <w:kern w:val="0"/>
          <w:sz w:val="22"/>
        </w:rPr>
        <w:fldChar w:fldCharType="separate"/>
      </w:r>
      <w:r w:rsidR="00E760FB">
        <w:rPr>
          <w:rFonts w:ascii="Times New Roman" w:hAnsi="Times New Roman" w:cs="Times New Roman"/>
          <w:noProof/>
          <w:kern w:val="0"/>
          <w:sz w:val="22"/>
        </w:rPr>
        <w:t>[31, 37, 38]</w:t>
      </w:r>
      <w:r w:rsidR="00556F8D">
        <w:rPr>
          <w:rFonts w:ascii="Times New Roman" w:hAnsi="Times New Roman" w:cs="Times New Roman"/>
          <w:kern w:val="0"/>
          <w:sz w:val="22"/>
        </w:rPr>
        <w:fldChar w:fldCharType="end"/>
      </w:r>
      <w:r w:rsidR="009A6049">
        <w:rPr>
          <w:rFonts w:ascii="Times New Roman" w:hAnsi="Times New Roman" w:cs="Times New Roman"/>
          <w:kern w:val="0"/>
          <w:sz w:val="22"/>
        </w:rPr>
        <w:t xml:space="preserve"> </w:t>
      </w:r>
      <w:r w:rsidR="0046372E">
        <w:rPr>
          <w:rFonts w:ascii="Times New Roman" w:hAnsi="Times New Roman" w:cs="Times New Roman"/>
          <w:kern w:val="0"/>
          <w:sz w:val="22"/>
        </w:rPr>
        <w:t>T</w:t>
      </w:r>
      <w:r w:rsidR="00C15022" w:rsidRPr="00735A1B">
        <w:rPr>
          <w:rFonts w:ascii="Times New Roman" w:hAnsi="Times New Roman" w:cs="Times New Roman"/>
          <w:kern w:val="0"/>
          <w:sz w:val="22"/>
        </w:rPr>
        <w:t xml:space="preserve">he characteristic of </w:t>
      </w:r>
      <w:r w:rsidR="0064245D">
        <w:rPr>
          <w:rFonts w:ascii="Times New Roman" w:hAnsi="Times New Roman" w:cs="Times New Roman"/>
          <w:kern w:val="0"/>
          <w:sz w:val="22"/>
        </w:rPr>
        <w:t>misclassified</w:t>
      </w:r>
      <w:r w:rsidR="001168FD">
        <w:rPr>
          <w:rFonts w:ascii="Times New Roman" w:hAnsi="Times New Roman" w:cs="Times New Roman"/>
          <w:kern w:val="0"/>
          <w:sz w:val="22"/>
        </w:rPr>
        <w:t xml:space="preserve"> waveform</w:t>
      </w:r>
      <w:r w:rsidR="0076211D">
        <w:rPr>
          <w:rFonts w:ascii="Times New Roman" w:hAnsi="Times New Roman" w:cs="Times New Roman"/>
          <w:kern w:val="0"/>
          <w:sz w:val="22"/>
        </w:rPr>
        <w:t xml:space="preserve"> is</w:t>
      </w:r>
      <w:r w:rsidR="001168FD">
        <w:rPr>
          <w:rFonts w:ascii="Times New Roman" w:hAnsi="Times New Roman" w:cs="Times New Roman"/>
          <w:kern w:val="0"/>
          <w:sz w:val="22"/>
        </w:rPr>
        <w:t xml:space="preserve"> that</w:t>
      </w:r>
      <w:r w:rsidR="0076211D">
        <w:rPr>
          <w:rFonts w:ascii="Times New Roman" w:hAnsi="Times New Roman" w:cs="Times New Roman"/>
          <w:kern w:val="0"/>
          <w:sz w:val="22"/>
        </w:rPr>
        <w:t xml:space="preserve"> </w:t>
      </w:r>
      <w:r w:rsidR="001168FD">
        <w:rPr>
          <w:rFonts w:ascii="Times New Roman" w:hAnsi="Times New Roman" w:cs="Times New Roman"/>
          <w:kern w:val="0"/>
          <w:sz w:val="22"/>
        </w:rPr>
        <w:t xml:space="preserve">when </w:t>
      </w:r>
      <w:r w:rsidR="00C15022" w:rsidRPr="00735A1B">
        <w:rPr>
          <w:rFonts w:ascii="Times New Roman" w:hAnsi="Times New Roman" w:cs="Times New Roman"/>
          <w:kern w:val="0"/>
          <w:sz w:val="22"/>
        </w:rPr>
        <w:t xml:space="preserve">parts with high amplitude are partially mixed, </w:t>
      </w:r>
      <w:r w:rsidR="001168FD">
        <w:rPr>
          <w:rFonts w:ascii="Times New Roman" w:hAnsi="Times New Roman" w:cs="Times New Roman"/>
          <w:kern w:val="0"/>
          <w:sz w:val="22"/>
        </w:rPr>
        <w:t xml:space="preserve">it is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as</w:t>
      </w:r>
      <w:r w:rsidR="00C15022" w:rsidRPr="00735A1B">
        <w:rPr>
          <w:rFonts w:ascii="Times New Roman" w:hAnsi="Times New Roman" w:cs="Times New Roman"/>
          <w:kern w:val="0"/>
          <w:sz w:val="22"/>
        </w:rPr>
        <w:t xml:space="preserve"> neuropathy,</w:t>
      </w:r>
      <w:r w:rsidR="001168FD">
        <w:rPr>
          <w:rFonts w:ascii="Times New Roman" w:hAnsi="Times New Roman" w:cs="Times New Roman"/>
          <w:kern w:val="0"/>
          <w:sz w:val="22"/>
        </w:rPr>
        <w:t xml:space="preserve"> and when parts with small amplitudes are partially mixed, it tends to be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lastRenderedPageBreak/>
        <w:t xml:space="preserve">as myopathy; </w:t>
      </w:r>
      <w:r w:rsidR="00557F21">
        <w:rPr>
          <w:rFonts w:ascii="Times New Roman" w:hAnsi="Times New Roman" w:cs="Times New Roman"/>
          <w:kern w:val="0"/>
          <w:sz w:val="22"/>
        </w:rPr>
        <w:t>this</w:t>
      </w:r>
      <w:r w:rsidR="001168FD">
        <w:rPr>
          <w:rFonts w:ascii="Times New Roman" w:hAnsi="Times New Roman" w:cs="Times New Roman"/>
          <w:kern w:val="0"/>
          <w:sz w:val="22"/>
        </w:rPr>
        <w:t xml:space="preserve"> is thought</w:t>
      </w:r>
      <w:r w:rsidR="00362191">
        <w:rPr>
          <w:rFonts w:ascii="Times New Roman" w:hAnsi="Times New Roman" w:cs="Times New Roman"/>
          <w:kern w:val="0"/>
          <w:sz w:val="22"/>
        </w:rPr>
        <w:t xml:space="preserve"> to be </w:t>
      </w:r>
      <w:r w:rsidR="0009353F">
        <w:rPr>
          <w:rFonts w:ascii="Times New Roman" w:hAnsi="Times New Roman" w:cs="Times New Roman"/>
          <w:kern w:val="0"/>
          <w:sz w:val="22"/>
        </w:rPr>
        <w:t xml:space="preserve">because the </w:t>
      </w:r>
      <w:r w:rsidR="001168FD">
        <w:rPr>
          <w:rFonts w:ascii="Times New Roman" w:hAnsi="Times New Roman" w:cs="Times New Roman"/>
          <w:kern w:val="0"/>
          <w:sz w:val="22"/>
        </w:rPr>
        <w:t>recruitment and interference pattern</w:t>
      </w:r>
      <w:r w:rsidR="0009353F">
        <w:rPr>
          <w:rFonts w:ascii="Times New Roman" w:hAnsi="Times New Roman" w:cs="Times New Roman"/>
          <w:kern w:val="0"/>
          <w:sz w:val="22"/>
        </w:rPr>
        <w:t>s</w:t>
      </w:r>
      <w:r w:rsidR="001168FD">
        <w:rPr>
          <w:rFonts w:ascii="Times New Roman" w:hAnsi="Times New Roman" w:cs="Times New Roman"/>
          <w:kern w:val="0"/>
          <w:sz w:val="22"/>
        </w:rPr>
        <w:t xml:space="preserve"> are relatively less reflected</w:t>
      </w:r>
      <w:r w:rsidR="00362191">
        <w:rPr>
          <w:rFonts w:ascii="Times New Roman" w:hAnsi="Times New Roman" w:cs="Times New Roman"/>
          <w:kern w:val="0"/>
          <w:sz w:val="22"/>
        </w:rPr>
        <w:t xml:space="preserve"> than the amplitude or duration of the nEMG waveform</w:t>
      </w:r>
      <w:r w:rsidR="00C15022" w:rsidRPr="00735A1B">
        <w:rPr>
          <w:rFonts w:ascii="Times New Roman" w:hAnsi="Times New Roman" w:cs="Times New Roman"/>
          <w:kern w:val="0"/>
          <w:sz w:val="22"/>
        </w:rPr>
        <w:t>.</w:t>
      </w:r>
      <w:r w:rsidR="00C15022">
        <w:rPr>
          <w:rFonts w:ascii="Times New Roman" w:hAnsi="Times New Roman" w:cs="Times New Roman" w:hint="eastAsia"/>
          <w:kern w:val="0"/>
          <w:sz w:val="22"/>
        </w:rPr>
        <w:t xml:space="preserve"> </w:t>
      </w:r>
      <w:r w:rsidR="000F01B1">
        <w:rPr>
          <w:rFonts w:ascii="Times New Roman" w:hAnsi="Times New Roman" w:cs="Times New Roman"/>
          <w:kern w:val="0"/>
          <w:sz w:val="22"/>
        </w:rPr>
        <w:t>Additionally, the waveforms generated</w:t>
      </w:r>
      <w:r w:rsidR="00B13FEA">
        <w:rPr>
          <w:rFonts w:ascii="Times New Roman" w:hAnsi="Times New Roman" w:cs="Times New Roman"/>
          <w:kern w:val="0"/>
          <w:sz w:val="22"/>
        </w:rPr>
        <w:t xml:space="preserve"> based on the learning results of CNN algorithm showed not only amplitude, duration but also recruitment, interference patterns seen in </w:t>
      </w:r>
      <w:r w:rsidR="0074652C">
        <w:rPr>
          <w:rFonts w:ascii="Times New Roman" w:hAnsi="Times New Roman" w:cs="Times New Roman"/>
          <w:kern w:val="0"/>
          <w:sz w:val="22"/>
        </w:rPr>
        <w:t xml:space="preserve">nEMG waveform of </w:t>
      </w:r>
      <w:r w:rsidR="00B13FEA">
        <w:rPr>
          <w:rFonts w:ascii="Times New Roman" w:hAnsi="Times New Roman" w:cs="Times New Roman"/>
          <w:kern w:val="0"/>
          <w:sz w:val="22"/>
        </w:rPr>
        <w:t>typical myopathy, neuropathy, and normal subjects.</w:t>
      </w:r>
    </w:p>
    <w:p w14:paraId="02FF0EC2" w14:textId="246758B1" w:rsidR="00700B92" w:rsidRPr="00403721" w:rsidRDefault="00FF186B" w:rsidP="00C90324">
      <w:pPr>
        <w:spacing w:line="480" w:lineRule="auto"/>
        <w:jc w:val="left"/>
        <w:rPr>
          <w:rFonts w:ascii="Times New Roman" w:hAnsi="Times New Roman" w:cs="Times New Roman"/>
          <w:sz w:val="22"/>
        </w:rPr>
      </w:pPr>
      <w:r>
        <w:rPr>
          <w:rFonts w:ascii="Times New Roman" w:hAnsi="Times New Roman" w:cs="Times New Roman"/>
          <w:sz w:val="22"/>
        </w:rPr>
        <w:t xml:space="preserve">However, </w:t>
      </w:r>
      <w:r w:rsidR="00E13CC3">
        <w:rPr>
          <w:rFonts w:ascii="Times New Roman" w:hAnsi="Times New Roman" w:cs="Times New Roman"/>
          <w:sz w:val="22"/>
        </w:rPr>
        <w:t>current</w:t>
      </w:r>
      <w:r w:rsidR="00ED1B2F" w:rsidRPr="00403721">
        <w:rPr>
          <w:rFonts w:ascii="Times New Roman" w:hAnsi="Times New Roman" w:cs="Times New Roman"/>
          <w:sz w:val="22"/>
        </w:rPr>
        <w:t xml:space="preserve"> study </w:t>
      </w:r>
      <w:r w:rsidR="00A5375A" w:rsidRPr="00403721">
        <w:rPr>
          <w:rFonts w:ascii="Times New Roman" w:hAnsi="Times New Roman" w:cs="Times New Roman"/>
          <w:sz w:val="22"/>
        </w:rPr>
        <w:t xml:space="preserve">also </w:t>
      </w:r>
      <w:r w:rsidR="00ED1B2F"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data from only one</w:t>
      </w:r>
      <w:r w:rsidR="009060C6" w:rsidRPr="00403721">
        <w:rPr>
          <w:rFonts w:ascii="Times New Roman" w:hAnsi="Times New Roman" w:cs="Times New Roman"/>
          <w:sz w:val="22"/>
        </w:rPr>
        <w:t xml:space="preserve">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we focused only on</w:t>
      </w:r>
      <w:r w:rsidR="00961A49">
        <w:rPr>
          <w:rFonts w:ascii="Times New Roman" w:hAnsi="Times New Roman" w:cs="Times New Roman"/>
          <w:sz w:val="22"/>
        </w:rPr>
        <w:t xml:space="preserve"> data</w:t>
      </w:r>
      <w:r w:rsidR="009060C6" w:rsidRPr="00403721">
        <w:rPr>
          <w:rFonts w:ascii="Times New Roman" w:hAnsi="Times New Roman" w:cs="Times New Roman"/>
          <w:sz w:val="22"/>
        </w:rPr>
        <w:t xml:space="preserv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neuromuscular disease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In the case of myopathy, the characteristic waveform shows short duration and small amplitude of motor unit action potential. However, several diseases, </w:t>
      </w:r>
      <w:r w:rsidR="00833253">
        <w:rPr>
          <w:rFonts w:ascii="Times New Roman" w:hAnsi="Times New Roman" w:cs="Times New Roman"/>
          <w:sz w:val="22"/>
        </w:rPr>
        <w:t>which neurogenic process are</w:t>
      </w:r>
      <w:r w:rsidR="001222C2">
        <w:rPr>
          <w:rFonts w:ascii="Times New Roman" w:hAnsi="Times New Roman" w:cs="Times New Roman"/>
          <w:sz w:val="22"/>
        </w:rPr>
        <w:t xml:space="preserve"> accompanied, including chronic inclusion body myositis, ongoing-state dermatomyositis, and late-stage muscular dystrophy,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1E38C1">
        <w:rPr>
          <w:rFonts w:ascii="Times New Roman" w:hAnsi="Times New Roman" w:cs="Times New Roman"/>
          <w:sz w:val="22"/>
        </w:rPr>
        <w:t>motor unit action potential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1E38C1">
        <w:rPr>
          <w:rFonts w:ascii="Times New Roman" w:hAnsi="Times New Roman" w:cs="Times New Roman"/>
          <w:sz w:val="22"/>
        </w:rPr>
        <w:t>short duration and long duration</w:t>
      </w:r>
      <w:r w:rsidR="00115F78">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which involve only axial muscles</w:t>
      </w:r>
      <w:r w:rsidR="001222C2" w:rsidRPr="001222C2">
        <w:rPr>
          <w:rFonts w:ascii="Times New Roman" w:hAnsi="Times New Roman" w:cs="Times New Roman"/>
          <w:sz w:val="22"/>
        </w:rPr>
        <w:t xml:space="preserve"> such as </w:t>
      </w:r>
      <w:r w:rsidR="00115F78">
        <w:rPr>
          <w:rFonts w:ascii="Times New Roman" w:hAnsi="Times New Roman" w:cs="Times New Roman"/>
          <w:sz w:val="22"/>
        </w:rPr>
        <w:t>P</w:t>
      </w:r>
      <w:r w:rsidR="001222C2" w:rsidRPr="001222C2">
        <w:rPr>
          <w:rFonts w:ascii="Times New Roman" w:hAnsi="Times New Roman" w:cs="Times New Roman"/>
          <w:sz w:val="22"/>
        </w:rPr>
        <w:t xml:space="preserve">omp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zEsIDM5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815B0B">
        <w:rPr>
          <w:rFonts w:ascii="Times New Roman" w:hAnsi="Times New Roman" w:cs="Times New Roman"/>
          <w:sz w:val="22"/>
        </w:rPr>
        <w:instrText xml:space="preserve"> ADDIN EN.CITE </w:instrText>
      </w:r>
      <w:r w:rsidR="00815B0B">
        <w:rPr>
          <w:rFonts w:ascii="Times New Roman" w:hAnsi="Times New Roman" w:cs="Times New Roman"/>
          <w:sz w:val="22"/>
        </w:rPr>
        <w:fldChar w:fldCharType="begin">
          <w:fldData xml:space="preserve">PEVuZE5vdGU+PENpdGU+PEF1dGhvcj5QYWdhbm9uaTwvQXV0aG9yPjxZZWFyPjIwMTM8L1llYXI+
PFJlY051bT45NDwvUmVjTnVtPjxEaXNwbGF5VGV4dD5bMzEsIDM5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815B0B">
        <w:rPr>
          <w:rFonts w:ascii="Times New Roman" w:hAnsi="Times New Roman" w:cs="Times New Roman"/>
          <w:sz w:val="22"/>
        </w:rPr>
        <w:instrText xml:space="preserve"> ADDIN EN.CITE.DATA </w:instrText>
      </w:r>
      <w:r w:rsidR="00815B0B">
        <w:rPr>
          <w:rFonts w:ascii="Times New Roman" w:hAnsi="Times New Roman" w:cs="Times New Roman"/>
          <w:sz w:val="22"/>
        </w:rPr>
      </w:r>
      <w:r w:rsidR="00815B0B">
        <w:rPr>
          <w:rFonts w:ascii="Times New Roman" w:hAnsi="Times New Roman" w:cs="Times New Roman"/>
          <w:sz w:val="22"/>
        </w:rPr>
        <w:fldChar w:fldCharType="end"/>
      </w:r>
      <w:r w:rsidR="008340CE">
        <w:rPr>
          <w:rFonts w:ascii="Times New Roman" w:hAnsi="Times New Roman" w:cs="Times New Roman"/>
          <w:sz w:val="22"/>
        </w:rPr>
        <w:fldChar w:fldCharType="separate"/>
      </w:r>
      <w:r w:rsidR="00815B0B">
        <w:rPr>
          <w:rFonts w:ascii="Times New Roman" w:hAnsi="Times New Roman" w:cs="Times New Roman"/>
          <w:noProof/>
          <w:sz w:val="22"/>
        </w:rPr>
        <w:t>[31, 39]</w:t>
      </w:r>
      <w:r w:rsidR="008340CE">
        <w:rPr>
          <w:rFonts w:ascii="Times New Roman" w:hAnsi="Times New Roman" w:cs="Times New Roman"/>
          <w:sz w:val="22"/>
        </w:rPr>
        <w:fldChar w:fldCharType="end"/>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study with data</w:t>
      </w:r>
      <w:r w:rsidR="008E7614">
        <w:rPr>
          <w:rFonts w:ascii="Times New Roman" w:hAnsi="Times New Roman" w:cs="Times New Roman"/>
          <w:sz w:val="22"/>
        </w:rPr>
        <w:t xml:space="preserve"> from multicenter</w:t>
      </w:r>
      <w:r w:rsidR="004F7D0A">
        <w:rPr>
          <w:rFonts w:ascii="Times New Roman" w:hAnsi="Times New Roman" w:cs="Times New Roman"/>
          <w:sz w:val="22"/>
        </w:rPr>
        <w:t xml:space="preserve"> consisting of</w:t>
      </w:r>
      <w:r w:rsidR="00CF7A51" w:rsidRPr="00403721">
        <w:rPr>
          <w:rFonts w:ascii="Times New Roman" w:hAnsi="Times New Roman" w:cs="Times New Roman"/>
          <w:sz w:val="22"/>
        </w:rPr>
        <w:t xml:space="preserve"> more </w:t>
      </w:r>
      <w:r w:rsidR="004F7D0A">
        <w:rPr>
          <w:rFonts w:ascii="Times New Roman" w:hAnsi="Times New Roman" w:cs="Times New Roman"/>
          <w:sz w:val="22"/>
        </w:rPr>
        <w:t xml:space="preserve">variable disease and taking altogether of resting and volitional state </w:t>
      </w:r>
      <w:r w:rsidR="00CF7A51" w:rsidRPr="00403721">
        <w:rPr>
          <w:rFonts w:ascii="Times New Roman" w:hAnsi="Times New Roman" w:cs="Times New Roman"/>
          <w:sz w:val="22"/>
        </w:rPr>
        <w:t>will</w:t>
      </w:r>
      <w:r w:rsidR="004F7D0A">
        <w:rPr>
          <w:rFonts w:ascii="Times New Roman" w:hAnsi="Times New Roman" w:cs="Times New Roman"/>
          <w:sz w:val="22"/>
        </w:rPr>
        <w:t xml:space="preserve"> further</w:t>
      </w:r>
      <w:r w:rsidR="00CF7A51" w:rsidRPr="00403721">
        <w:rPr>
          <w:rFonts w:ascii="Times New Roman" w:hAnsi="Times New Roman" w:cs="Times New Roman"/>
          <w:sz w:val="22"/>
        </w:rPr>
        <w:t xml:space="preserve"> </w:t>
      </w:r>
      <w:r w:rsidR="004F7D0A">
        <w:rPr>
          <w:rFonts w:ascii="Times New Roman" w:hAnsi="Times New Roman" w:cs="Times New Roman"/>
          <w:sz w:val="22"/>
        </w:rPr>
        <w:t>improve</w:t>
      </w:r>
      <w:r w:rsidR="00CF7A51" w:rsidRPr="00403721">
        <w:rPr>
          <w:rFonts w:ascii="Times New Roman" w:hAnsi="Times New Roman" w:cs="Times New Roman"/>
          <w:sz w:val="22"/>
        </w:rPr>
        <w:t xml:space="preserve"> </w:t>
      </w:r>
      <w:r w:rsidR="004F7D0A">
        <w:rPr>
          <w:rFonts w:ascii="Times New Roman" w:hAnsi="Times New Roman" w:cs="Times New Roman"/>
          <w:sz w:val="22"/>
        </w:rPr>
        <w:t xml:space="preserve">the performance </w:t>
      </w:r>
      <w:r w:rsidR="00CF7A51" w:rsidRPr="00403721">
        <w:rPr>
          <w:rFonts w:ascii="Times New Roman" w:hAnsi="Times New Roman" w:cs="Times New Roman"/>
          <w:sz w:val="22"/>
        </w:rPr>
        <w:t xml:space="preserve">of </w:t>
      </w:r>
      <w:r w:rsidR="00964A33">
        <w:rPr>
          <w:rFonts w:ascii="Times New Roman" w:hAnsi="Times New Roman" w:cs="Times New Roman"/>
          <w:sz w:val="22"/>
        </w:rPr>
        <w:t>deep</w:t>
      </w:r>
      <w:r w:rsidR="00CF7A51" w:rsidRPr="00403721">
        <w:rPr>
          <w:rFonts w:ascii="Times New Roman" w:hAnsi="Times New Roman" w:cs="Times New Roman"/>
          <w:sz w:val="22"/>
        </w:rPr>
        <w:t xml:space="preserv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w:t>
      </w:r>
      <w:r w:rsidR="00C33739">
        <w:rPr>
          <w:rFonts w:ascii="Times New Roman" w:hAnsi="Times New Roman" w:cs="Times New Roman"/>
          <w:sz w:val="22"/>
        </w:rPr>
        <w:t>classification</w:t>
      </w:r>
      <w:r w:rsidR="008E7614">
        <w:rPr>
          <w:rFonts w:ascii="Times New Roman" w:hAnsi="Times New Roman" w:cs="Times New Roman"/>
          <w:sz w:val="22"/>
        </w:rPr>
        <w:t>.</w:t>
      </w:r>
    </w:p>
    <w:p w14:paraId="21B7B9F2" w14:textId="77777777" w:rsidR="000B08CD"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00B11F9D">
        <w:rPr>
          <w:rFonts w:ascii="Times New Roman" w:hAnsi="Times New Roman" w:cs="Times New Roman"/>
          <w:sz w:val="22"/>
        </w:rPr>
        <w:t xml:space="preserve"> data of</w:t>
      </w:r>
      <w:r w:rsidRPr="00403721">
        <w:rPr>
          <w:rFonts w:ascii="Times New Roman" w:hAnsi="Times New Roman" w:cs="Times New Roman"/>
          <w:sz w:val="22"/>
        </w:rPr>
        <w:t xml:space="preserve"> volitional state by deep learning have been documented. Our study suggest that machine learning </w:t>
      </w:r>
      <w:r w:rsidR="00190166">
        <w:rPr>
          <w:rFonts w:ascii="Times New Roman" w:hAnsi="Times New Roman" w:cs="Times New Roman"/>
          <w:sz w:val="22"/>
        </w:rPr>
        <w:t xml:space="preserve">with short analysis time and relatively simple algorithm </w:t>
      </w:r>
      <w:r w:rsidRPr="00403721">
        <w:rPr>
          <w:rFonts w:ascii="Times New Roman" w:hAnsi="Times New Roman" w:cs="Times New Roman"/>
          <w:sz w:val="22"/>
        </w:rPr>
        <w:t xml:space="preserve">has the </w:t>
      </w:r>
      <w:r w:rsidR="00190166">
        <w:rPr>
          <w:rFonts w:ascii="Times New Roman" w:hAnsi="Times New Roman" w:cs="Times New Roman"/>
          <w:sz w:val="22"/>
        </w:rPr>
        <w:t xml:space="preserve">potential </w:t>
      </w:r>
      <w:r w:rsidRPr="00403721">
        <w:rPr>
          <w:rFonts w:ascii="Times New Roman" w:hAnsi="Times New Roman" w:cs="Times New Roman"/>
          <w:sz w:val="22"/>
        </w:rPr>
        <w:t xml:space="preserve">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w:t>
      </w:r>
      <w:r w:rsidR="00392F94">
        <w:rPr>
          <w:rFonts w:ascii="Times New Roman" w:hAnsi="Times New Roman" w:cs="Times New Roman"/>
          <w:sz w:val="22"/>
        </w:rPr>
        <w:t xml:space="preserve">which </w:t>
      </w:r>
      <w:r w:rsidR="00190166">
        <w:rPr>
          <w:rFonts w:ascii="Times New Roman" w:hAnsi="Times New Roman" w:cs="Times New Roman"/>
          <w:sz w:val="22"/>
        </w:rPr>
        <w:t xml:space="preserve">will </w:t>
      </w:r>
      <w:r w:rsidR="00392F94">
        <w:rPr>
          <w:rFonts w:ascii="Times New Roman" w:hAnsi="Times New Roman" w:cs="Times New Roman"/>
          <w:sz w:val="22"/>
        </w:rPr>
        <w:t xml:space="preserve">lead to </w:t>
      </w:r>
      <w:r w:rsidRPr="00403721">
        <w:rPr>
          <w:rFonts w:ascii="Times New Roman" w:hAnsi="Times New Roman" w:cs="Times New Roman"/>
          <w:sz w:val="22"/>
        </w:rPr>
        <w:t xml:space="preserve">reducing errors in </w:t>
      </w:r>
      <w:r w:rsidR="00E65B9C" w:rsidRPr="00403721">
        <w:rPr>
          <w:rFonts w:ascii="Times New Roman" w:hAnsi="Times New Roman" w:cs="Times New Roman"/>
          <w:sz w:val="22"/>
        </w:rPr>
        <w:t xml:space="preserve">nEMG </w:t>
      </w:r>
      <w:r w:rsidR="000941B4">
        <w:rPr>
          <w:rFonts w:ascii="Times New Roman" w:hAnsi="Times New Roman" w:cs="Times New Roman"/>
          <w:sz w:val="22"/>
        </w:rPr>
        <w:t>electro-diagnosis</w:t>
      </w:r>
      <w:r w:rsidRPr="00403721">
        <w:rPr>
          <w:rFonts w:ascii="Times New Roman" w:hAnsi="Times New Roman" w:cs="Times New Roman"/>
          <w:sz w:val="22"/>
        </w:rPr>
        <w:t xml:space="preserve"> </w:t>
      </w:r>
      <w:r w:rsidR="004345FB">
        <w:rPr>
          <w:rFonts w:ascii="Times New Roman" w:hAnsi="Times New Roman" w:cs="Times New Roman"/>
          <w:sz w:val="22"/>
        </w:rPr>
        <w:t xml:space="preserve">and the workload of physicians; and </w:t>
      </w:r>
      <w:r w:rsidR="00FC25F2">
        <w:rPr>
          <w:rFonts w:ascii="Times New Roman" w:hAnsi="Times New Roman" w:cs="Times New Roman"/>
          <w:sz w:val="22"/>
        </w:rPr>
        <w:t xml:space="preserve">also contribute to </w:t>
      </w:r>
      <w:r w:rsidRPr="00403721">
        <w:rPr>
          <w:rFonts w:ascii="Times New Roman" w:hAnsi="Times New Roman" w:cs="Times New Roman"/>
          <w:sz w:val="22"/>
        </w:rPr>
        <w:t>preventing</w:t>
      </w:r>
      <w:r w:rsidR="00D04ED3">
        <w:rPr>
          <w:rFonts w:ascii="Times New Roman" w:hAnsi="Times New Roman" w:cs="Times New Roman"/>
          <w:sz w:val="22"/>
        </w:rPr>
        <w:t xml:space="preserve"> the</w:t>
      </w:r>
      <w:r w:rsidRPr="00403721">
        <w:rPr>
          <w:rFonts w:ascii="Times New Roman" w:hAnsi="Times New Roman" w:cs="Times New Roman"/>
          <w:sz w:val="22"/>
        </w:rPr>
        <w:t xml:space="preserve"> </w:t>
      </w:r>
      <w:r w:rsidR="00971307">
        <w:rPr>
          <w:rFonts w:ascii="Times New Roman" w:hAnsi="Times New Roman" w:cs="Times New Roman"/>
          <w:sz w:val="22"/>
        </w:rPr>
        <w:t xml:space="preserve">leakage of </w:t>
      </w:r>
      <w:r w:rsidRPr="00403721">
        <w:rPr>
          <w:rFonts w:ascii="Times New Roman" w:hAnsi="Times New Roman" w:cs="Times New Roman"/>
          <w:sz w:val="22"/>
        </w:rPr>
        <w:t xml:space="preserve">personal medial information that </w:t>
      </w:r>
      <w:r w:rsidR="007F2D1B">
        <w:rPr>
          <w:rFonts w:ascii="Times New Roman" w:hAnsi="Times New Roman" w:cs="Times New Roman"/>
          <w:sz w:val="22"/>
        </w:rPr>
        <w:t>could</w:t>
      </w:r>
      <w:r w:rsidRPr="00403721">
        <w:rPr>
          <w:rFonts w:ascii="Times New Roman" w:hAnsi="Times New Roman" w:cs="Times New Roman"/>
          <w:sz w:val="22"/>
        </w:rPr>
        <w:t xml:space="preserve"> </w:t>
      </w:r>
      <w:r w:rsidR="00D04ED3">
        <w:rPr>
          <w:rFonts w:ascii="Times New Roman" w:hAnsi="Times New Roman" w:cs="Times New Roman"/>
          <w:sz w:val="22"/>
        </w:rPr>
        <w:t>occur</w:t>
      </w:r>
      <w:r w:rsidRPr="00403721">
        <w:rPr>
          <w:rFonts w:ascii="Times New Roman" w:hAnsi="Times New Roman" w:cs="Times New Roman"/>
          <w:sz w:val="22"/>
        </w:rPr>
        <w:t xml:space="preserve"> </w:t>
      </w:r>
      <w:r w:rsidR="00B82EAC">
        <w:rPr>
          <w:rFonts w:ascii="Times New Roman" w:hAnsi="Times New Roman" w:cs="Times New Roman"/>
          <w:sz w:val="22"/>
        </w:rPr>
        <w:t xml:space="preserve">if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w:t>
      </w:r>
      <w:r w:rsidR="00971307">
        <w:rPr>
          <w:rFonts w:ascii="Times New Roman" w:hAnsi="Times New Roman" w:cs="Times New Roman"/>
          <w:sz w:val="22"/>
        </w:rPr>
        <w:t xml:space="preserve">to </w:t>
      </w:r>
      <w:r w:rsidR="00D04ED3">
        <w:rPr>
          <w:rFonts w:ascii="Times New Roman" w:hAnsi="Times New Roman" w:cs="Times New Roman"/>
          <w:sz w:val="22"/>
        </w:rPr>
        <w:t xml:space="preserve">database separate </w:t>
      </w:r>
      <w:r w:rsidR="00B82EAC">
        <w:rPr>
          <w:rFonts w:ascii="Times New Roman" w:hAnsi="Times New Roman" w:cs="Times New Roman"/>
          <w:sz w:val="22"/>
        </w:rPr>
        <w:t>from the EMG machine</w:t>
      </w:r>
      <w:r w:rsidR="00FC25F2">
        <w:rPr>
          <w:rFonts w:ascii="Times New Roman" w:hAnsi="Times New Roman" w:cs="Times New Roman"/>
          <w:sz w:val="22"/>
        </w:rPr>
        <w:t>.</w:t>
      </w:r>
      <w:r w:rsidR="004873C1">
        <w:rPr>
          <w:rFonts w:ascii="Times New Roman" w:hAnsi="Times New Roman" w:cs="Times New Roman"/>
          <w:sz w:val="22"/>
        </w:rPr>
        <w:t xml:space="preserve"> </w:t>
      </w:r>
      <w:r w:rsidR="00FC25F2">
        <w:rPr>
          <w:rFonts w:ascii="Times New Roman" w:hAnsi="Times New Roman" w:cs="Times New Roman"/>
          <w:sz w:val="22"/>
        </w:rPr>
        <w:t xml:space="preserve">Eventually, it will </w:t>
      </w:r>
      <w:r w:rsidRPr="00403721">
        <w:rPr>
          <w:rFonts w:ascii="Times New Roman" w:hAnsi="Times New Roman" w:cs="Times New Roman"/>
          <w:sz w:val="22"/>
        </w:rPr>
        <w:t xml:space="preserve">shed lights on </w:t>
      </w:r>
      <w:r w:rsidR="00083F2C">
        <w:rPr>
          <w:rFonts w:ascii="Times New Roman" w:hAnsi="Times New Roman" w:cs="Times New Roman"/>
          <w:sz w:val="22"/>
        </w:rPr>
        <w:t xml:space="preserve">automatically </w:t>
      </w:r>
      <w:r w:rsidR="007D4028">
        <w:rPr>
          <w:rFonts w:ascii="Times New Roman" w:hAnsi="Times New Roman" w:cs="Times New Roman"/>
          <w:sz w:val="22"/>
        </w:rPr>
        <w:t>electro-diagnosing</w:t>
      </w:r>
      <w:r w:rsidRPr="00403721">
        <w:rPr>
          <w:rFonts w:ascii="Times New Roman" w:hAnsi="Times New Roman" w:cs="Times New Roman"/>
          <w:sz w:val="22"/>
        </w:rPr>
        <w:t xml:space="preserve"> patient </w:t>
      </w:r>
      <w:r w:rsidR="007D4028">
        <w:rPr>
          <w:rFonts w:ascii="Times New Roman" w:hAnsi="Times New Roman" w:cs="Times New Roman"/>
          <w:sz w:val="22"/>
        </w:rPr>
        <w:t xml:space="preserve">with </w:t>
      </w:r>
      <w:r w:rsidRPr="00403721">
        <w:rPr>
          <w:rFonts w:ascii="Times New Roman" w:hAnsi="Times New Roman" w:cs="Times New Roman"/>
          <w:sz w:val="22"/>
        </w:rPr>
        <w:t>neuropathy or myopathy</w:t>
      </w:r>
      <w:r w:rsidR="00083F2C">
        <w:rPr>
          <w:rFonts w:ascii="Times New Roman" w:hAnsi="Times New Roman" w:cs="Times New Roman"/>
          <w:sz w:val="22"/>
        </w:rPr>
        <w:t xml:space="preserve"> via machine learning</w:t>
      </w:r>
      <w:r w:rsidRPr="00403721">
        <w:rPr>
          <w:rFonts w:ascii="Times New Roman" w:hAnsi="Times New Roman" w:cs="Times New Roman"/>
          <w:sz w:val="22"/>
        </w:rPr>
        <w:t>.</w:t>
      </w:r>
      <w:r w:rsidR="003A2127" w:rsidRPr="00403721">
        <w:rPr>
          <w:rFonts w:ascii="Times New Roman" w:hAnsi="Times New Roman" w:cs="Times New Roman"/>
          <w:sz w:val="22"/>
        </w:rPr>
        <w:t xml:space="preserve"> </w:t>
      </w:r>
      <w:bookmarkStart w:id="0" w:name="_GoBack"/>
      <w:bookmarkEnd w:id="0"/>
    </w:p>
    <w:p w14:paraId="0DE5D1EB" w14:textId="11591643"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w:t>
      </w:r>
      <w:r w:rsidR="00FC25F2">
        <w:rPr>
          <w:rFonts w:ascii="Times New Roman" w:hAnsi="Times New Roman" w:cs="Times New Roman"/>
          <w:sz w:val="22"/>
        </w:rPr>
        <w:t>-</w:t>
      </w:r>
      <w:r w:rsidR="001454CA">
        <w:rPr>
          <w:rFonts w:ascii="Times New Roman" w:hAnsi="Times New Roman" w:cs="Times New Roman"/>
          <w:sz w:val="22"/>
        </w:rPr>
        <w:t xml:space="preserve">diagnosis of patients with </w:t>
      </w:r>
      <w:r w:rsidR="002C6DFF">
        <w:rPr>
          <w:rFonts w:ascii="Times New Roman" w:hAnsi="Times New Roman" w:cs="Times New Roman"/>
          <w:sz w:val="22"/>
        </w:rPr>
        <w:t>neuromuscular disease</w:t>
      </w:r>
      <w:r w:rsidR="001454CA">
        <w:rPr>
          <w:rFonts w:ascii="Times New Roman" w:hAnsi="Times New Roman" w:cs="Times New Roman"/>
          <w:sz w:val="22"/>
        </w:rPr>
        <w:t xml:space="preserve">.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529B70D2"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S1 Figure. An e</w:t>
      </w:r>
      <w:r w:rsidRPr="00CB7FF5">
        <w:rPr>
          <w:rFonts w:ascii="Times New Roman" w:hAnsi="Times New Roman" w:cs="Times New Roman"/>
          <w:sz w:val="22"/>
        </w:rPr>
        <w:t xml:space="preserve">xample of nEMG waveform data shown on </w:t>
      </w:r>
      <w:r w:rsidRPr="00CB7FF5">
        <w:rPr>
          <w:rFonts w:ascii="Times New Roman" w:hAnsi="Times New Roman" w:cs="Times New Roman"/>
          <w:color w:val="000000"/>
          <w:sz w:val="22"/>
          <w:szCs w:val="22"/>
        </w:rPr>
        <w:t>EMG Labeler</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 xml:space="preserve">A web-based labeling platform named ‘EMG Labeler’ for reproducing nEMG numerical data as a waveform and displaying it to the physicians and storing diagnosis by the physician. </w:t>
      </w:r>
    </w:p>
    <w:p w14:paraId="14DE3661" w14:textId="5016DE8D" w:rsidR="006D70C7" w:rsidRDefault="006D70C7">
      <w:pPr>
        <w:widowControl/>
        <w:wordWrap/>
        <w:autoSpaceDE/>
        <w:autoSpaceDN/>
      </w:pPr>
      <w:r>
        <w:br w:type="page"/>
      </w:r>
    </w:p>
    <w:p w14:paraId="3E5AF2EF" w14:textId="46AC16D5" w:rsidR="004F0A9B" w:rsidRPr="00EF3267" w:rsidRDefault="004F0A9B" w:rsidP="00E21728">
      <w:pPr>
        <w:spacing w:line="480" w:lineRule="auto"/>
        <w:rPr>
          <w:rFonts w:ascii="Times New Roman" w:hAnsi="Times New Roman" w:cs="Times New Roman"/>
          <w:sz w:val="22"/>
        </w:rPr>
      </w:pPr>
      <w:r>
        <w:rPr>
          <w:rFonts w:ascii="Times New Roman" w:hAnsi="Times New Roman" w:cs="Times New Roman"/>
          <w:sz w:val="22"/>
        </w:rPr>
        <w:lastRenderedPageBreak/>
        <w:t>S1 T</w:t>
      </w:r>
      <w:r w:rsidR="00B369F1" w:rsidRPr="00E02DF7">
        <w:rPr>
          <w:rFonts w:ascii="Times New Roman" w:hAnsi="Times New Roman" w:cs="Times New Roman"/>
          <w:sz w:val="22"/>
        </w:rPr>
        <w:t>able.</w:t>
      </w:r>
      <w:r w:rsidR="00E21728">
        <w:rPr>
          <w:rFonts w:ascii="Times New Roman" w:hAnsi="Times New Roman" w:cs="Times New Roman"/>
          <w:sz w:val="22"/>
        </w:rPr>
        <w:t xml:space="preserve"> Comparison of performance </w:t>
      </w:r>
      <w:r w:rsidR="00B369F1">
        <w:rPr>
          <w:rFonts w:ascii="Times New Roman" w:hAnsi="Times New Roman" w:cs="Times New Roman"/>
          <w:sz w:val="22"/>
        </w:rPr>
        <w:t xml:space="preserve">difference </w:t>
      </w:r>
      <w:r w:rsidR="00E21728">
        <w:rPr>
          <w:rFonts w:ascii="Times New Roman" w:hAnsi="Times New Roman" w:cs="Times New Roman"/>
          <w:sz w:val="22"/>
        </w:rPr>
        <w:t>of</w:t>
      </w:r>
      <w:r w:rsidR="00B25775">
        <w:rPr>
          <w:rFonts w:ascii="Times New Roman" w:hAnsi="Times New Roman" w:cs="Times New Roman"/>
          <w:sz w:val="22"/>
        </w:rPr>
        <w:t xml:space="preserve"> the</w:t>
      </w:r>
      <w:r w:rsidR="00E21728">
        <w:rPr>
          <w:rFonts w:ascii="Times New Roman" w:hAnsi="Times New Roman" w:cs="Times New Roman"/>
          <w:sz w:val="22"/>
        </w:rPr>
        <w:t xml:space="preserve"> convolutional neural network </w:t>
      </w:r>
      <w:r w:rsidR="00B25775">
        <w:rPr>
          <w:rFonts w:ascii="Times New Roman" w:hAnsi="Times New Roman" w:cs="Times New Roman"/>
          <w:sz w:val="22"/>
        </w:rPr>
        <w:t>depending on</w:t>
      </w:r>
      <w:r w:rsidR="00E21728">
        <w:rPr>
          <w:rFonts w:ascii="Times New Roman" w:hAnsi="Times New Roman" w:cs="Times New Roman"/>
          <w:sz w:val="22"/>
        </w:rPr>
        <w:t xml:space="preserve"> whether muscle location </w:t>
      </w:r>
      <w:r w:rsidR="00B25775">
        <w:rPr>
          <w:rFonts w:ascii="Times New Roman" w:hAnsi="Times New Roman" w:cs="Times New Roman"/>
          <w:sz w:val="22"/>
        </w:rPr>
        <w:t>information was</w:t>
      </w:r>
      <w:r w:rsidR="00E21728">
        <w:rPr>
          <w:rFonts w:ascii="Times New Roman" w:hAnsi="Times New Roman" w:cs="Times New Roman"/>
          <w:sz w:val="22"/>
        </w:rPr>
        <w:t xml:space="preserve"> considered or no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403721" w14:paraId="384CE457" w14:textId="77777777" w:rsidTr="00786C54">
        <w:trPr>
          <w:trHeight w:val="685"/>
        </w:trPr>
        <w:tc>
          <w:tcPr>
            <w:tcW w:w="3078" w:type="dxa"/>
            <w:tcBorders>
              <w:top w:val="single" w:sz="4" w:space="0" w:color="auto"/>
              <w:bottom w:val="nil"/>
            </w:tcBorders>
          </w:tcPr>
          <w:p w14:paraId="4226817B" w14:textId="77777777" w:rsidR="004F0A9B" w:rsidRPr="00EF326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6446A209" w:rsidR="004F0A9B" w:rsidRPr="00403721" w:rsidRDefault="004F0A9B" w:rsidP="00786C54">
            <w:pPr>
              <w:spacing w:line="480" w:lineRule="auto"/>
              <w:jc w:val="center"/>
              <w:rPr>
                <w:rFonts w:ascii="Times New Roman" w:hAnsi="Times New Roman" w:cs="Times New Roman"/>
                <w:sz w:val="16"/>
              </w:rPr>
            </w:pPr>
            <w:r>
              <w:rPr>
                <w:rFonts w:ascii="Times New Roman" w:hAnsi="Times New Roman" w:cs="Times New Roman"/>
                <w:sz w:val="16"/>
              </w:rPr>
              <w:t>R</w:t>
            </w:r>
            <w:r w:rsidRPr="00403721">
              <w:rPr>
                <w:rFonts w:ascii="Times New Roman" w:hAnsi="Times New Roman" w:cs="Times New Roman"/>
                <w:sz w:val="16"/>
              </w:rPr>
              <w:t>esults</w:t>
            </w:r>
            <w:r w:rsidR="00AD627C" w:rsidRPr="00403721">
              <w:rPr>
                <w:rFonts w:ascii="Times New Roman" w:hAnsi="Times New Roman" w:cs="Times New Roman"/>
                <w:sz w:val="22"/>
                <w:vertAlign w:val="superscript"/>
              </w:rPr>
              <w:t>*</w:t>
            </w:r>
          </w:p>
        </w:tc>
      </w:tr>
      <w:tr w:rsidR="004F0A9B" w:rsidRPr="00403721" w14:paraId="19F6652E" w14:textId="77777777" w:rsidTr="00786C54">
        <w:trPr>
          <w:trHeight w:val="268"/>
        </w:trPr>
        <w:tc>
          <w:tcPr>
            <w:tcW w:w="3078" w:type="dxa"/>
            <w:tcBorders>
              <w:top w:val="nil"/>
              <w:bottom w:val="nil"/>
            </w:tcBorders>
          </w:tcPr>
          <w:p w14:paraId="78E0BF02" w14:textId="77777777" w:rsidR="004F0A9B" w:rsidRPr="00403721"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out information</w:t>
            </w:r>
          </w:p>
        </w:tc>
        <w:tc>
          <w:tcPr>
            <w:tcW w:w="3079" w:type="dxa"/>
            <w:tcBorders>
              <w:top w:val="nil"/>
              <w:bottom w:val="nil"/>
            </w:tcBorders>
          </w:tcPr>
          <w:p w14:paraId="3F89866A" w14:textId="3416BE39"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 information</w:t>
            </w:r>
          </w:p>
        </w:tc>
      </w:tr>
      <w:tr w:rsidR="00C87BBD" w:rsidRPr="00403721" w14:paraId="7D90E3E5" w14:textId="77777777" w:rsidTr="00786C54">
        <w:trPr>
          <w:trHeight w:val="784"/>
        </w:trPr>
        <w:tc>
          <w:tcPr>
            <w:tcW w:w="3078" w:type="dxa"/>
            <w:tcBorders>
              <w:top w:val="single" w:sz="4" w:space="0" w:color="auto"/>
            </w:tcBorders>
            <w:vAlign w:val="center"/>
          </w:tcPr>
          <w:p w14:paraId="1C9452EE" w14:textId="0A91867F"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sz w:val="16"/>
              </w:rPr>
              <w:t>Accuracy</w:t>
            </w:r>
          </w:p>
        </w:tc>
        <w:tc>
          <w:tcPr>
            <w:tcW w:w="3078" w:type="dxa"/>
            <w:tcBorders>
              <w:top w:val="single" w:sz="4" w:space="0" w:color="auto"/>
            </w:tcBorders>
            <w:vAlign w:val="center"/>
          </w:tcPr>
          <w:p w14:paraId="013E374D" w14:textId="1B98EA17"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811</w:t>
            </w:r>
          </w:p>
        </w:tc>
        <w:tc>
          <w:tcPr>
            <w:tcW w:w="3079" w:type="dxa"/>
            <w:tcBorders>
              <w:top w:val="single" w:sz="4" w:space="0" w:color="auto"/>
            </w:tcBorders>
            <w:vAlign w:val="center"/>
          </w:tcPr>
          <w:p w14:paraId="4ADC3959" w14:textId="307A2DE8"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sz w:val="16"/>
              </w:rPr>
              <w:t>0.798</w:t>
            </w:r>
          </w:p>
        </w:tc>
      </w:tr>
      <w:tr w:rsidR="00C87BBD" w:rsidRPr="00403721" w14:paraId="2FCE914D" w14:textId="77777777" w:rsidTr="00786C54">
        <w:trPr>
          <w:trHeight w:val="784"/>
        </w:trPr>
        <w:tc>
          <w:tcPr>
            <w:tcW w:w="3078" w:type="dxa"/>
            <w:vAlign w:val="center"/>
          </w:tcPr>
          <w:p w14:paraId="3A83C852" w14:textId="6286533B"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6CA8BCA4" w14:textId="7C0EFFE6"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20</w:t>
            </w:r>
          </w:p>
        </w:tc>
        <w:tc>
          <w:tcPr>
            <w:tcW w:w="3079" w:type="dxa"/>
            <w:vAlign w:val="center"/>
          </w:tcPr>
          <w:p w14:paraId="2059CB07" w14:textId="0FFA625A"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sidR="0016310C">
              <w:rPr>
                <w:rFonts w:ascii="Times New Roman" w:hAnsi="Times New Roman" w:cs="Times New Roman" w:hint="eastAsia"/>
                <w:sz w:val="16"/>
              </w:rPr>
              <w:t>700</w:t>
            </w:r>
          </w:p>
        </w:tc>
      </w:tr>
      <w:tr w:rsidR="00C87BBD" w:rsidRPr="00403721" w14:paraId="69724AD0" w14:textId="77777777" w:rsidTr="00786C54">
        <w:trPr>
          <w:trHeight w:val="784"/>
        </w:trPr>
        <w:tc>
          <w:tcPr>
            <w:tcW w:w="3078" w:type="dxa"/>
            <w:vAlign w:val="center"/>
          </w:tcPr>
          <w:p w14:paraId="22A914EF" w14:textId="1FA35418"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4B94E61F" w14:textId="4360278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853</w:t>
            </w:r>
          </w:p>
        </w:tc>
        <w:tc>
          <w:tcPr>
            <w:tcW w:w="3079" w:type="dxa"/>
            <w:vAlign w:val="center"/>
          </w:tcPr>
          <w:p w14:paraId="2A4D102D" w14:textId="3C4CBC1C"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845</w:t>
            </w:r>
          </w:p>
        </w:tc>
      </w:tr>
      <w:tr w:rsidR="00C87BBD" w:rsidRPr="00403721" w14:paraId="365CE53D" w14:textId="77777777" w:rsidTr="00786C54">
        <w:trPr>
          <w:trHeight w:val="784"/>
        </w:trPr>
        <w:tc>
          <w:tcPr>
            <w:tcW w:w="3078" w:type="dxa"/>
            <w:vAlign w:val="center"/>
          </w:tcPr>
          <w:p w14:paraId="60ACFDCE" w14:textId="74AB32C5"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6791A56B" w14:textId="6616B84D"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725</w:t>
            </w:r>
          </w:p>
        </w:tc>
        <w:tc>
          <w:tcPr>
            <w:tcW w:w="3079" w:type="dxa"/>
            <w:vAlign w:val="center"/>
          </w:tcPr>
          <w:p w14:paraId="5983F50D" w14:textId="486BE7FF"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704</w:t>
            </w:r>
          </w:p>
        </w:tc>
      </w:tr>
      <w:tr w:rsidR="00C87BBD" w:rsidRPr="00403721" w14:paraId="0156E9DE" w14:textId="77777777" w:rsidTr="00786C54">
        <w:trPr>
          <w:trHeight w:val="784"/>
        </w:trPr>
        <w:tc>
          <w:tcPr>
            <w:tcW w:w="3078" w:type="dxa"/>
            <w:vAlign w:val="center"/>
          </w:tcPr>
          <w:p w14:paraId="24D3361F" w14:textId="3B7BA4A0" w:rsidR="00C87BBD"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F1 score</w:t>
            </w:r>
          </w:p>
        </w:tc>
        <w:tc>
          <w:tcPr>
            <w:tcW w:w="3078" w:type="dxa"/>
            <w:vAlign w:val="center"/>
          </w:tcPr>
          <w:p w14:paraId="55CFF863" w14:textId="48E6BB0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18</w:t>
            </w:r>
          </w:p>
        </w:tc>
        <w:tc>
          <w:tcPr>
            <w:tcW w:w="3079" w:type="dxa"/>
            <w:vAlign w:val="center"/>
          </w:tcPr>
          <w:p w14:paraId="2678BF7D" w14:textId="35367B67" w:rsidR="00C87BBD" w:rsidRPr="00D57C6E" w:rsidRDefault="00C87BBD" w:rsidP="00C87BBD">
            <w:pPr>
              <w:spacing w:line="480" w:lineRule="auto"/>
              <w:jc w:val="center"/>
            </w:pPr>
            <w:r>
              <w:rPr>
                <w:rFonts w:ascii="Times New Roman" w:hAnsi="Times New Roman" w:cs="Times New Roman"/>
                <w:sz w:val="16"/>
              </w:rPr>
              <w:t>0.</w:t>
            </w:r>
            <w:r w:rsidR="0016310C">
              <w:rPr>
                <w:rFonts w:ascii="Times New Roman" w:hAnsi="Times New Roman" w:cs="Times New Roman" w:hint="eastAsia"/>
                <w:sz w:val="16"/>
              </w:rPr>
              <w:t>695</w:t>
            </w:r>
          </w:p>
        </w:tc>
      </w:tr>
    </w:tbl>
    <w:p w14:paraId="317A85B3" w14:textId="77777777" w:rsidR="00AD627C" w:rsidRDefault="004F0A9B" w:rsidP="00AD627C">
      <w:pPr>
        <w:spacing w:line="480" w:lineRule="auto"/>
        <w:rPr>
          <w:rFonts w:ascii="Times New Roman" w:hAnsi="Times New Roman" w:cs="Times New Roman"/>
          <w:sz w:val="22"/>
        </w:rPr>
      </w:pPr>
      <w:r>
        <w:rPr>
          <w:rFonts w:ascii="Times New Roman" w:hAnsi="Times New Roman" w:cs="Times New Roman"/>
          <w:sz w:val="22"/>
        </w:rPr>
        <w:t xml:space="preserve">* </w:t>
      </w:r>
      <w:r w:rsidR="00AD627C">
        <w:rPr>
          <w:rFonts w:ascii="Times New Roman" w:hAnsi="Times New Roman" w:cs="Times New Roman"/>
          <w:sz w:val="22"/>
        </w:rPr>
        <w:t xml:space="preserve">Weighted average value of classification results considering different number of subjects for each myopathy, neuropathy, and normal group. </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1E45988" w14:textId="5D789911" w:rsidR="00220189" w:rsidRDefault="00220189" w:rsidP="00220189">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S2 </w:t>
      </w:r>
      <w:r>
        <w:rPr>
          <w:rFonts w:ascii="Times New Roman" w:hAnsi="Times New Roman" w:cs="Times New Roman" w:hint="eastAsia"/>
          <w:sz w:val="22"/>
        </w:rPr>
        <w:t>F</w:t>
      </w:r>
      <w:r>
        <w:rPr>
          <w:rFonts w:ascii="Times New Roman" w:hAnsi="Times New Roman" w:cs="Times New Roman"/>
          <w:sz w:val="22"/>
        </w:rPr>
        <w:t xml:space="preserve">igure. Structure of </w:t>
      </w:r>
      <w:r w:rsidR="00661094">
        <w:rPr>
          <w:rFonts w:ascii="Times New Roman" w:hAnsi="Times New Roman" w:cs="Times New Roman"/>
          <w:sz w:val="22"/>
        </w:rPr>
        <w:t xml:space="preserve">the </w:t>
      </w:r>
      <w:r>
        <w:rPr>
          <w:rFonts w:ascii="Times New Roman" w:hAnsi="Times New Roman" w:cs="Times New Roman"/>
          <w:sz w:val="22"/>
        </w:rPr>
        <w:t>CNN algorithm. 7 spatial reduction blocks and 5 residual blocks with 1 and 2 convolutional layers, respectively</w:t>
      </w:r>
    </w:p>
    <w:p w14:paraId="204B7439" w14:textId="77777777" w:rsidR="00220189" w:rsidRDefault="00220189" w:rsidP="00220189">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9B682EE" wp14:editId="39C99E3B">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1C9F9A04" w14:textId="77777777" w:rsidR="00220189" w:rsidRDefault="00220189" w:rsidP="00EE5A09">
      <w:pPr>
        <w:spacing w:line="480" w:lineRule="auto"/>
        <w:jc w:val="left"/>
        <w:rPr>
          <w:rFonts w:ascii="Times New Roman" w:hAnsi="Times New Roman" w:cs="Times New Roman"/>
          <w:sz w:val="22"/>
        </w:rPr>
      </w:pPr>
    </w:p>
    <w:p w14:paraId="03F2F378" w14:textId="27584353" w:rsidR="00462FA1" w:rsidRDefault="00A36ABA" w:rsidP="00462FA1">
      <w:pPr>
        <w:spacing w:line="480" w:lineRule="auto"/>
        <w:rPr>
          <w:rFonts w:ascii="Times New Roman" w:hAnsi="Times New Roman" w:cs="Times New Roman"/>
          <w:sz w:val="22"/>
        </w:rPr>
      </w:pPr>
      <w:r>
        <w:rPr>
          <w:rFonts w:ascii="Times New Roman" w:hAnsi="Times New Roman" w:cs="Times New Roman"/>
          <w:sz w:val="22"/>
        </w:rPr>
        <w:lastRenderedPageBreak/>
        <w:t>S3 Figure</w:t>
      </w:r>
      <w:r w:rsidRPr="00F34470">
        <w:rPr>
          <w:rFonts w:ascii="Times New Roman" w:hAnsi="Times New Roman" w:cs="Times New Roman"/>
          <w:sz w:val="22"/>
        </w:rPr>
        <w:t xml:space="preserve">. </w:t>
      </w:r>
      <w:r w:rsidR="004C21EE">
        <w:rPr>
          <w:rFonts w:ascii="Times New Roman" w:hAnsi="Times New Roman" w:cs="Times New Roman"/>
          <w:sz w:val="22"/>
        </w:rPr>
        <w:t xml:space="preserve">ROC and precision-recall curves </w:t>
      </w:r>
      <w:r w:rsidR="00462FA1">
        <w:rPr>
          <w:rFonts w:ascii="Times New Roman" w:hAnsi="Times New Roman" w:cs="Times New Roman"/>
          <w:sz w:val="22"/>
        </w:rPr>
        <w:t>of</w:t>
      </w:r>
      <w:r w:rsidR="00462FA1" w:rsidRPr="00F34470">
        <w:rPr>
          <w:rFonts w:ascii="Times New Roman" w:hAnsi="Times New Roman" w:cs="Times New Roman"/>
          <w:sz w:val="22"/>
        </w:rPr>
        <w:t xml:space="preserve"> </w:t>
      </w:r>
      <w:r w:rsidR="00462FA1">
        <w:rPr>
          <w:rFonts w:ascii="Times New Roman" w:hAnsi="Times New Roman" w:cs="Times New Roman"/>
          <w:sz w:val="22"/>
        </w:rPr>
        <w:t xml:space="preserve">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depending on whether the muscle location information was considered or not</w:t>
      </w:r>
    </w:p>
    <w:p w14:paraId="1B3C3FFE" w14:textId="23BF4D8F" w:rsidR="004C21EE" w:rsidRDefault="00D77F5D" w:rsidP="004C21EE">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D0F268F" wp14:editId="3B330677">
            <wp:extent cx="5731510" cy="3862070"/>
            <wp:effectExtent l="0" t="0" r="2540" b="508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3 Figure. ROC and precision-recall curves of the convolutional neural network algorithm depending on whether the muscle location information was considered or n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8867DE7" w14:textId="469B4F07" w:rsidR="00351C1F" w:rsidRPr="00351C1F" w:rsidRDefault="00667E88" w:rsidP="004C21EE">
      <w:pPr>
        <w:spacing w:line="480" w:lineRule="auto"/>
        <w:rPr>
          <w:rFonts w:ascii="Times New Roman" w:hAnsi="Times New Roman" w:cs="Times New Roman"/>
          <w:sz w:val="22"/>
        </w:rPr>
      </w:pPr>
      <w:r>
        <w:rPr>
          <w:rFonts w:ascii="Times New Roman" w:hAnsi="Times New Roman" w:cs="Times New Roman" w:hint="eastAsia"/>
          <w:sz w:val="22"/>
        </w:rPr>
        <w:t>CNN = c</w:t>
      </w:r>
      <w:r w:rsidR="008A0349">
        <w:rPr>
          <w:rFonts w:ascii="Times New Roman" w:hAnsi="Times New Roman" w:cs="Times New Roman" w:hint="eastAsia"/>
          <w:sz w:val="22"/>
        </w:rPr>
        <w:t>onvolutional neural network</w:t>
      </w:r>
    </w:p>
    <w:p w14:paraId="716FB6C8" w14:textId="7EF846C6" w:rsidR="004C21EE" w:rsidRDefault="007F3CB5" w:rsidP="004C21EE">
      <w:pPr>
        <w:spacing w:line="480" w:lineRule="auto"/>
        <w:rPr>
          <w:rFonts w:ascii="Times New Roman" w:hAnsi="Times New Roman" w:cs="Times New Roman"/>
          <w:sz w:val="22"/>
        </w:rPr>
      </w:pPr>
      <w:r>
        <w:rPr>
          <w:rFonts w:ascii="Times New Roman" w:hAnsi="Times New Roman" w:cs="Times New Roman"/>
          <w:sz w:val="22"/>
        </w:rPr>
        <w:t>The a</w:t>
      </w:r>
      <w:r w:rsidR="004C21EE">
        <w:rPr>
          <w:rFonts w:ascii="Times New Roman" w:hAnsi="Times New Roman" w:cs="Times New Roman"/>
          <w:sz w:val="22"/>
        </w:rPr>
        <w:t>rea under receiver operating characteristic curve</w:t>
      </w:r>
      <w:r>
        <w:rPr>
          <w:rFonts w:ascii="Times New Roman" w:hAnsi="Times New Roman" w:cs="Times New Roman"/>
          <w:sz w:val="22"/>
        </w:rPr>
        <w:t xml:space="preserve"> (A) and the precision-recall</w:t>
      </w:r>
      <w:r w:rsidR="004C21EE">
        <w:rPr>
          <w:rFonts w:ascii="Times New Roman" w:hAnsi="Times New Roman" w:cs="Times New Roman"/>
          <w:sz w:val="22"/>
        </w:rPr>
        <w:t xml:space="preserve"> </w:t>
      </w:r>
      <w:r>
        <w:rPr>
          <w:rFonts w:ascii="Times New Roman" w:hAnsi="Times New Roman" w:cs="Times New Roman"/>
          <w:sz w:val="22"/>
        </w:rPr>
        <w:t xml:space="preserve">curve (B) </w:t>
      </w:r>
      <w:r w:rsidR="00BF11E7">
        <w:rPr>
          <w:rFonts w:ascii="Times New Roman" w:hAnsi="Times New Roman" w:cs="Times New Roman"/>
          <w:sz w:val="22"/>
        </w:rPr>
        <w:t>was</w:t>
      </w:r>
      <w:r w:rsidR="004C21EE">
        <w:rPr>
          <w:rFonts w:ascii="Times New Roman" w:hAnsi="Times New Roman" w:cs="Times New Roman"/>
          <w:sz w:val="22"/>
        </w:rPr>
        <w:t xml:space="preserve"> calculated</w:t>
      </w:r>
      <w:r w:rsidR="00680E18">
        <w:rPr>
          <w:rFonts w:ascii="Times New Roman" w:hAnsi="Times New Roman" w:cs="Times New Roman"/>
          <w:sz w:val="22"/>
        </w:rPr>
        <w:t xml:space="preserve"> </w:t>
      </w:r>
      <w:r w:rsidR="008949DE">
        <w:rPr>
          <w:rFonts w:ascii="Times New Roman" w:hAnsi="Times New Roman" w:cs="Times New Roman"/>
          <w:sz w:val="22"/>
        </w:rPr>
        <w:t xml:space="preserve">and depicted </w:t>
      </w:r>
      <w:r w:rsidR="00680E18">
        <w:rPr>
          <w:rFonts w:ascii="Times New Roman" w:hAnsi="Times New Roman" w:cs="Times New Roman"/>
          <w:sz w:val="22"/>
        </w:rPr>
        <w:t>by dividing all data into</w:t>
      </w:r>
      <w:r w:rsidR="004C21EE">
        <w:rPr>
          <w:rFonts w:ascii="Times New Roman" w:hAnsi="Times New Roman" w:cs="Times New Roman"/>
          <w:sz w:val="22"/>
        </w:rPr>
        <w:t xml:space="preserve"> myopathy, neuropathy, and normal.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F166EEB" w14:textId="52F1789E" w:rsidR="009F55D0" w:rsidRDefault="008E2353" w:rsidP="009F55D0">
      <w:pPr>
        <w:spacing w:line="480" w:lineRule="auto"/>
        <w:rPr>
          <w:rFonts w:ascii="Times New Roman" w:hAnsi="Times New Roman" w:cs="Times New Roman"/>
          <w:sz w:val="22"/>
        </w:rPr>
      </w:pPr>
      <w:r>
        <w:rPr>
          <w:rFonts w:ascii="Times New Roman" w:hAnsi="Times New Roman" w:cs="Times New Roman" w:hint="eastAsia"/>
          <w:sz w:val="22"/>
        </w:rPr>
        <w:lastRenderedPageBreak/>
        <w:t>S</w:t>
      </w:r>
      <w:r>
        <w:rPr>
          <w:rFonts w:ascii="Times New Roman" w:hAnsi="Times New Roman" w:cs="Times New Roman"/>
          <w:sz w:val="22"/>
        </w:rPr>
        <w:t xml:space="preserve">4 Figure. </w:t>
      </w:r>
      <w:r w:rsidR="009F55D0" w:rsidRPr="00F34470">
        <w:rPr>
          <w:rFonts w:ascii="Times New Roman" w:hAnsi="Times New Roman" w:cs="Times New Roman"/>
          <w:sz w:val="22"/>
        </w:rPr>
        <w:t xml:space="preserve">Confusion matrices showing the accuracy of </w:t>
      </w:r>
      <w:r w:rsidR="009F55D0">
        <w:rPr>
          <w:rFonts w:ascii="Times New Roman" w:hAnsi="Times New Roman" w:cs="Times New Roman"/>
          <w:sz w:val="22"/>
        </w:rPr>
        <w:t>prediction</w:t>
      </w:r>
      <w:r w:rsidR="009F55D0" w:rsidRPr="00F34470">
        <w:rPr>
          <w:rFonts w:ascii="Times New Roman" w:hAnsi="Times New Roman" w:cs="Times New Roman"/>
          <w:sz w:val="22"/>
        </w:rPr>
        <w:t xml:space="preserve"> by </w:t>
      </w:r>
      <w:r w:rsidR="00732A40">
        <w:rPr>
          <w:rFonts w:ascii="Times New Roman" w:hAnsi="Times New Roman" w:cs="Times New Roman"/>
          <w:sz w:val="22"/>
        </w:rPr>
        <w:t xml:space="preserve">the </w:t>
      </w:r>
      <w:r w:rsidR="009F55D0">
        <w:rPr>
          <w:rFonts w:ascii="Times New Roman" w:hAnsi="Times New Roman" w:cs="Times New Roman"/>
          <w:sz w:val="22"/>
        </w:rPr>
        <w:t xml:space="preserve">convolutional neural network </w:t>
      </w:r>
      <w:r w:rsidR="009F55D0" w:rsidRPr="00F34470">
        <w:rPr>
          <w:rFonts w:ascii="Times New Roman" w:hAnsi="Times New Roman" w:cs="Times New Roman"/>
          <w:sz w:val="22"/>
        </w:rPr>
        <w:t xml:space="preserve">algorithm </w:t>
      </w:r>
      <w:r w:rsidR="00732A40">
        <w:rPr>
          <w:rFonts w:ascii="Times New Roman" w:hAnsi="Times New Roman" w:cs="Times New Roman"/>
          <w:sz w:val="22"/>
        </w:rPr>
        <w:t xml:space="preserve">depending on </w:t>
      </w:r>
      <w:r w:rsidR="009F55D0">
        <w:rPr>
          <w:rFonts w:ascii="Times New Roman" w:hAnsi="Times New Roman" w:cs="Times New Roman"/>
          <w:sz w:val="22"/>
        </w:rPr>
        <w:t xml:space="preserve">whether the </w:t>
      </w:r>
      <w:r w:rsidR="00732A40">
        <w:rPr>
          <w:rFonts w:ascii="Times New Roman" w:hAnsi="Times New Roman" w:cs="Times New Roman"/>
          <w:sz w:val="22"/>
        </w:rPr>
        <w:t>muscle location information was</w:t>
      </w:r>
      <w:r w:rsidR="009F55D0">
        <w:rPr>
          <w:rFonts w:ascii="Times New Roman" w:hAnsi="Times New Roman" w:cs="Times New Roman"/>
          <w:sz w:val="22"/>
        </w:rPr>
        <w:t xml:space="preserve"> considered or not</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48846D0C" w14:textId="77777777" w:rsidR="009F55D0" w:rsidRDefault="009F55D0" w:rsidP="009F55D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convolutional neural network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p>
    <w:p w14:paraId="1B583E27" w14:textId="68441531" w:rsidR="009F55D0" w:rsidRDefault="009F55D0" w:rsidP="00732A40">
      <w:pPr>
        <w:spacing w:line="480" w:lineRule="auto"/>
        <w:rPr>
          <w:rFonts w:ascii="Times New Roman" w:hAnsi="Times New Roman" w:cs="Times New Roman"/>
          <w:sz w:val="22"/>
        </w:rPr>
      </w:pPr>
      <w:r>
        <w:rPr>
          <w:rFonts w:ascii="Times New Roman" w:hAnsi="Times New Roman" w:cs="Times New Roman"/>
          <w:sz w:val="22"/>
        </w:rPr>
        <w:t xml:space="preserve">Accuracy of convolutional neural network algorithm divided into each diagnosis </w:t>
      </w:r>
      <w:r w:rsidR="00732A40">
        <w:rPr>
          <w:rFonts w:ascii="Times New Roman" w:hAnsi="Times New Roman" w:cs="Times New Roman"/>
          <w:sz w:val="22"/>
        </w:rPr>
        <w:t xml:space="preserve">depending on whether the muscle location information was considered </w:t>
      </w:r>
      <w:r>
        <w:rPr>
          <w:rFonts w:ascii="Times New Roman" w:hAnsi="Times New Roman" w:cs="Times New Roman"/>
          <w:sz w:val="22"/>
        </w:rPr>
        <w:t>(B) or not (A).</w:t>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1A3E4AE" w14:textId="0F5D9A5D" w:rsidR="00EE5A09" w:rsidRDefault="00EE5A09" w:rsidP="00EE5A09">
      <w:pPr>
        <w:spacing w:line="480" w:lineRule="auto"/>
        <w:jc w:val="left"/>
        <w:rPr>
          <w:rFonts w:ascii="Times New Roman" w:hAnsi="Times New Roman" w:cs="Times New Roman"/>
          <w:sz w:val="22"/>
        </w:rPr>
      </w:pPr>
      <w:r w:rsidRPr="00CE328A">
        <w:rPr>
          <w:rFonts w:ascii="Times New Roman" w:hAnsi="Times New Roman" w:cs="Times New Roman"/>
          <w:sz w:val="22"/>
        </w:rPr>
        <w:lastRenderedPageBreak/>
        <w:t>S</w:t>
      </w:r>
      <w:r w:rsidR="009F55D0">
        <w:rPr>
          <w:rFonts w:ascii="Times New Roman" w:hAnsi="Times New Roman" w:cs="Times New Roman"/>
          <w:sz w:val="22"/>
        </w:rPr>
        <w:t>5</w:t>
      </w:r>
      <w:r w:rsidRPr="00CE328A">
        <w:rPr>
          <w:rFonts w:ascii="Times New Roman" w:hAnsi="Times New Roman" w:cs="Times New Roman"/>
          <w:sz w:val="22"/>
        </w:rPr>
        <w:t xml:space="preserve"> </w:t>
      </w:r>
      <w:r w:rsidRPr="00CE328A">
        <w:rPr>
          <w:rFonts w:ascii="Times New Roman" w:hAnsi="Times New Roman" w:cs="Times New Roman" w:hint="eastAsia"/>
          <w:sz w:val="22"/>
        </w:rPr>
        <w:t xml:space="preserve">Figure. </w:t>
      </w:r>
      <w:r w:rsidRPr="00CE328A">
        <w:rPr>
          <w:rFonts w:ascii="Times New Roman" w:hAnsi="Times New Roman" w:cs="Times New Roman"/>
          <w:sz w:val="22"/>
        </w:rPr>
        <w:t>E</w:t>
      </w:r>
      <w:r w:rsidRPr="00CE328A">
        <w:rPr>
          <w:rFonts w:ascii="Times New Roman" w:hAnsi="Times New Roman" w:cs="Times New Roman" w:hint="eastAsia"/>
          <w:sz w:val="22"/>
        </w:rPr>
        <w:t xml:space="preserve">xamples </w:t>
      </w:r>
      <w:r w:rsidRPr="00CE328A">
        <w:rPr>
          <w:rFonts w:ascii="Times New Roman" w:hAnsi="Times New Roman" w:cs="Times New Roman"/>
          <w:sz w:val="22"/>
        </w:rPr>
        <w:t xml:space="preserve">of </w:t>
      </w:r>
      <w:r>
        <w:rPr>
          <w:rFonts w:ascii="Times New Roman" w:hAnsi="Times New Roman" w:cs="Times New Roman"/>
          <w:sz w:val="22"/>
        </w:rPr>
        <w:t>electromyography waveforms mispredicted</w:t>
      </w:r>
      <w:r w:rsidRPr="00CE328A">
        <w:rPr>
          <w:rFonts w:ascii="Times New Roman" w:hAnsi="Times New Roman" w:cs="Times New Roman"/>
          <w:sz w:val="22"/>
        </w:rPr>
        <w:t xml:space="preserve"> </w:t>
      </w:r>
      <w:r>
        <w:rPr>
          <w:rFonts w:ascii="Times New Roman" w:hAnsi="Times New Roman" w:cs="Times New Roman"/>
          <w:sz w:val="22"/>
        </w:rPr>
        <w:t>by convolutional neural network</w:t>
      </w:r>
    </w:p>
    <w:p w14:paraId="4788B669"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52CF8548" wp14:editId="7E38FE82">
            <wp:extent cx="5731510" cy="4914265"/>
            <wp:effectExtent l="0" t="0" r="2540" b="63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 mispredicted wavefor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914265"/>
                    </a:xfrm>
                    <a:prstGeom prst="rect">
                      <a:avLst/>
                    </a:prstGeom>
                  </pic:spPr>
                </pic:pic>
              </a:graphicData>
            </a:graphic>
          </wp:inline>
        </w:drawing>
      </w:r>
    </w:p>
    <w:p w14:paraId="62CAB3C2"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the</w:t>
      </w:r>
      <w:r>
        <w:rPr>
          <w:rFonts w:ascii="Times New Roman" w:hAnsi="Times New Roman" w:cs="Times New Roman" w:hint="eastAsia"/>
          <w:sz w:val="22"/>
        </w:rPr>
        <w:t xml:space="preserve"> </w:t>
      </w:r>
      <w:r>
        <w:rPr>
          <w:rFonts w:ascii="Times New Roman" w:hAnsi="Times New Roman" w:cs="Times New Roman"/>
          <w:sz w:val="22"/>
        </w:rPr>
        <w:t>waveform that incorrectly predicted normal as neuropathy</w:t>
      </w:r>
    </w:p>
    <w:p w14:paraId="155EFC9C"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B: </w:t>
      </w:r>
      <w:r>
        <w:rPr>
          <w:rFonts w:ascii="Times New Roman" w:hAnsi="Times New Roman" w:cs="Times New Roman"/>
          <w:sz w:val="22"/>
        </w:rPr>
        <w:t xml:space="preserve">the waveform that incorrectly predicted normal as </w:t>
      </w:r>
      <w:r>
        <w:rPr>
          <w:rFonts w:ascii="Times New Roman" w:hAnsi="Times New Roman" w:cs="Times New Roman" w:hint="eastAsia"/>
          <w:sz w:val="22"/>
        </w:rPr>
        <w:t>myopathy</w:t>
      </w:r>
    </w:p>
    <w:p w14:paraId="780DAC0F"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C: </w:t>
      </w:r>
      <w:r>
        <w:rPr>
          <w:rFonts w:ascii="Times New Roman" w:hAnsi="Times New Roman" w:cs="Times New Roman"/>
          <w:sz w:val="22"/>
        </w:rPr>
        <w:t xml:space="preserve">the waveform that incorrectly predicted neuropathy as </w:t>
      </w:r>
      <w:r>
        <w:rPr>
          <w:rFonts w:ascii="Times New Roman" w:hAnsi="Times New Roman" w:cs="Times New Roman" w:hint="eastAsia"/>
          <w:sz w:val="22"/>
        </w:rPr>
        <w:t>myopathy</w:t>
      </w:r>
    </w:p>
    <w:p w14:paraId="3F8EAEEA"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D: the waveform that incorrectly predicted myopathy as neuropathy</w:t>
      </w:r>
    </w:p>
    <w:p w14:paraId="5FD91D66"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E: the waveform that incorrectly predicted myopathy as normal</w:t>
      </w:r>
    </w:p>
    <w:p w14:paraId="2749BC74" w14:textId="77777777" w:rsidR="00EE5A09" w:rsidRPr="00403721" w:rsidRDefault="00EE5A09" w:rsidP="00EE5A09">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70892F7B" w14:textId="3151B05E" w:rsidR="00B369F1" w:rsidRPr="00403721" w:rsidRDefault="009F55D0" w:rsidP="00B369F1">
      <w:pPr>
        <w:spacing w:line="480" w:lineRule="auto"/>
        <w:jc w:val="left"/>
        <w:rPr>
          <w:rFonts w:ascii="Times New Roman" w:hAnsi="Times New Roman" w:cs="Times New Roman"/>
          <w:sz w:val="22"/>
        </w:rPr>
      </w:pPr>
      <w:r>
        <w:rPr>
          <w:rFonts w:ascii="Times New Roman" w:hAnsi="Times New Roman" w:cs="Times New Roman"/>
          <w:sz w:val="22"/>
        </w:rPr>
        <w:lastRenderedPageBreak/>
        <w:t>S6</w:t>
      </w:r>
      <w:r w:rsidR="00B369F1" w:rsidRPr="005916A7">
        <w:rPr>
          <w:rFonts w:ascii="Times New Roman" w:hAnsi="Times New Roman" w:cs="Times New Roman"/>
          <w:sz w:val="22"/>
        </w:rPr>
        <w:t xml:space="preserve"> Figure. </w:t>
      </w:r>
      <w:r w:rsidR="00FE51DC">
        <w:rPr>
          <w:rFonts w:ascii="Times New Roman" w:hAnsi="Times New Roman" w:cs="Times New Roman"/>
          <w:sz w:val="22"/>
        </w:rPr>
        <w:t>W</w:t>
      </w:r>
      <w:r w:rsidR="00317C62">
        <w:rPr>
          <w:rFonts w:ascii="Times New Roman" w:hAnsi="Times New Roman" w:cs="Times New Roman"/>
          <w:sz w:val="22"/>
        </w:rPr>
        <w:t xml:space="preserve">aveforms </w:t>
      </w:r>
      <w:r w:rsidR="00FE51DC">
        <w:rPr>
          <w:rFonts w:ascii="Times New Roman" w:hAnsi="Times New Roman" w:cs="Times New Roman"/>
          <w:sz w:val="22"/>
        </w:rPr>
        <w:t xml:space="preserve">created </w:t>
      </w:r>
      <w:r w:rsidR="00B369F1">
        <w:rPr>
          <w:rFonts w:ascii="Times New Roman" w:hAnsi="Times New Roman" w:cs="Times New Roman"/>
          <w:sz w:val="22"/>
        </w:rPr>
        <w:t>by</w:t>
      </w:r>
      <w:r w:rsidR="00B369F1" w:rsidRPr="005916A7">
        <w:rPr>
          <w:rFonts w:ascii="Times New Roman" w:hAnsi="Times New Roman" w:cs="Times New Roman"/>
          <w:sz w:val="22"/>
        </w:rPr>
        <w:t xml:space="preserve"> </w:t>
      </w:r>
      <w:r w:rsidR="00317C62">
        <w:rPr>
          <w:rFonts w:ascii="Times New Roman" w:hAnsi="Times New Roman" w:cs="Times New Roman"/>
          <w:sz w:val="22"/>
        </w:rPr>
        <w:t>convolutional neural network</w:t>
      </w:r>
      <w:r w:rsidR="00B369F1" w:rsidRPr="005916A7">
        <w:rPr>
          <w:rFonts w:ascii="Times New Roman" w:hAnsi="Times New Roman" w:cs="Times New Roman"/>
          <w:sz w:val="22"/>
        </w:rPr>
        <w:t xml:space="preserve"> algorithm</w:t>
      </w:r>
      <w:r w:rsidR="00B369F1">
        <w:rPr>
          <w:rFonts w:ascii="Times New Roman" w:hAnsi="Times New Roman" w:cs="Times New Roman"/>
          <w:sz w:val="22"/>
        </w:rPr>
        <w:t xml:space="preserve"> </w:t>
      </w:r>
      <w:r w:rsidR="00FE51DC">
        <w:rPr>
          <w:rFonts w:ascii="Times New Roman" w:hAnsi="Times New Roman" w:cs="Times New Roman"/>
          <w:sz w:val="22"/>
        </w:rPr>
        <w:t>after learning</w:t>
      </w:r>
    </w:p>
    <w:p w14:paraId="59EF86FB" w14:textId="423C713C" w:rsidR="00B369F1" w:rsidRPr="00403721" w:rsidRDefault="004C7CB0" w:rsidP="00B369F1">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23D0EDC7" wp14:editId="0B319E7E">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4">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67DA1F8A" w14:textId="0A99146F" w:rsidR="00B369F1" w:rsidRPr="00403721" w:rsidRDefault="00F524C1" w:rsidP="00B369F1">
      <w:pPr>
        <w:spacing w:line="480" w:lineRule="auto"/>
        <w:jc w:val="left"/>
        <w:rPr>
          <w:rFonts w:ascii="Times New Roman" w:hAnsi="Times New Roman" w:cs="Times New Roman"/>
          <w:sz w:val="22"/>
        </w:rPr>
      </w:pPr>
      <w:r>
        <w:rPr>
          <w:rFonts w:ascii="Times New Roman" w:hAnsi="Times New Roman" w:cs="Times New Roman"/>
          <w:sz w:val="22"/>
        </w:rPr>
        <w:t>A</w:t>
      </w:r>
      <w:r w:rsidR="005D15A3">
        <w:rPr>
          <w:rFonts w:ascii="Times New Roman" w:hAnsi="Times New Roman" w:cs="Times New Roman"/>
          <w:sz w:val="22"/>
        </w:rPr>
        <w:t xml:space="preserve"> and B, myopathy; C and D, neuropathy; E and F</w:t>
      </w:r>
      <w:r w:rsidR="00B369F1" w:rsidRPr="00403721">
        <w:rPr>
          <w:rFonts w:ascii="Times New Roman" w:hAnsi="Times New Roman" w:cs="Times New Roman"/>
          <w:sz w:val="22"/>
        </w:rPr>
        <w:t xml:space="preserve">, normal. </w:t>
      </w:r>
    </w:p>
    <w:p w14:paraId="35F8D4B7" w14:textId="2C558882" w:rsidR="006D70C7" w:rsidRDefault="00E87439" w:rsidP="00B369F1">
      <w:pPr>
        <w:spacing w:line="480" w:lineRule="auto"/>
        <w:jc w:val="left"/>
        <w:rPr>
          <w:rFonts w:ascii="Times New Roman" w:hAnsi="Times New Roman" w:cs="Times New Roman"/>
          <w:sz w:val="22"/>
        </w:rPr>
      </w:pPr>
      <w:r>
        <w:rPr>
          <w:rFonts w:ascii="Times New Roman" w:hAnsi="Times New Roman" w:cs="Times New Roman"/>
          <w:sz w:val="22"/>
        </w:rPr>
        <w:t xml:space="preserve">Note that A, C, E </w:t>
      </w:r>
      <w:r w:rsidR="00AE567D">
        <w:rPr>
          <w:rFonts w:ascii="Times New Roman" w:hAnsi="Times New Roman" w:cs="Times New Roman"/>
          <w:sz w:val="22"/>
        </w:rPr>
        <w:t xml:space="preserve">were plotted with 10 </w:t>
      </w:r>
      <w:r w:rsidR="00B369F1" w:rsidRPr="00403721">
        <w:rPr>
          <w:rFonts w:ascii="Times New Roman" w:hAnsi="Times New Roman" w:cs="Times New Roman"/>
          <w:sz w:val="22"/>
        </w:rPr>
        <w:t>m</w:t>
      </w:r>
      <w:r w:rsidR="00AE567D">
        <w:rPr>
          <w:rFonts w:ascii="Times New Roman" w:hAnsi="Times New Roman" w:cs="Times New Roman"/>
          <w:sz w:val="22"/>
        </w:rPr>
        <w:t>illi second</w:t>
      </w:r>
      <w:r w:rsidR="00B369F1" w:rsidRPr="00403721">
        <w:rPr>
          <w:rFonts w:ascii="Times New Roman" w:hAnsi="Times New Roman" w:cs="Times New Roman"/>
          <w:sz w:val="22"/>
        </w:rPr>
        <w:t xml:space="preserve"> </w:t>
      </w:r>
      <w:r w:rsidR="00806328">
        <w:rPr>
          <w:rFonts w:ascii="Times New Roman" w:hAnsi="Times New Roman" w:cs="Times New Roman"/>
          <w:sz w:val="22"/>
        </w:rPr>
        <w:t>of x-axis interval and B, D, F were</w:t>
      </w:r>
      <w:r w:rsidR="00B369F1" w:rsidRPr="00403721">
        <w:rPr>
          <w:rFonts w:ascii="Times New Roman" w:hAnsi="Times New Roman" w:cs="Times New Roman"/>
          <w:sz w:val="22"/>
        </w:rPr>
        <w:t xml:space="preserve"> plotted with </w:t>
      </w:r>
      <w:r w:rsidR="00806328">
        <w:rPr>
          <w:rFonts w:ascii="Times New Roman" w:hAnsi="Times New Roman" w:cs="Times New Roman"/>
          <w:sz w:val="22"/>
        </w:rPr>
        <w:t>40milli second of y</w:t>
      </w:r>
      <w:r w:rsidR="00B369F1" w:rsidRPr="00403721">
        <w:rPr>
          <w:rFonts w:ascii="Times New Roman" w:hAnsi="Times New Roman" w:cs="Times New Roman"/>
          <w:sz w:val="22"/>
        </w:rPr>
        <w:t xml:space="preserve">-axis </w:t>
      </w:r>
      <w:r w:rsidR="00806328">
        <w:rPr>
          <w:rFonts w:ascii="Times New Roman" w:hAnsi="Times New Roman" w:cs="Times New Roman"/>
          <w:sz w:val="22"/>
        </w:rPr>
        <w:t xml:space="preserve">interval </w:t>
      </w:r>
      <w:r w:rsidR="00B369F1" w:rsidRPr="00403721">
        <w:rPr>
          <w:rFonts w:ascii="Times New Roman" w:hAnsi="Times New Roman" w:cs="Times New Roman"/>
          <w:sz w:val="22"/>
        </w:rPr>
        <w:t xml:space="preserve">to show </w:t>
      </w:r>
      <w:r w:rsidR="00F524C1">
        <w:rPr>
          <w:rFonts w:ascii="Times New Roman" w:hAnsi="Times New Roman" w:cs="Times New Roman"/>
          <w:sz w:val="22"/>
        </w:rPr>
        <w:t xml:space="preserve">the amplitude and duration of </w:t>
      </w:r>
      <w:r w:rsidR="00806328">
        <w:rPr>
          <w:rFonts w:ascii="Times New Roman" w:hAnsi="Times New Roman" w:cs="Times New Roman"/>
          <w:sz w:val="22"/>
        </w:rPr>
        <w:t>individual</w:t>
      </w:r>
      <w:r w:rsidR="00F524C1">
        <w:rPr>
          <w:rFonts w:ascii="Times New Roman" w:hAnsi="Times New Roman" w:cs="Times New Roman"/>
          <w:sz w:val="22"/>
        </w:rPr>
        <w:t xml:space="preserve"> wave</w:t>
      </w:r>
      <w:r w:rsidR="007565ED">
        <w:rPr>
          <w:rFonts w:ascii="Times New Roman" w:hAnsi="Times New Roman" w:cs="Times New Roman"/>
          <w:sz w:val="22"/>
        </w:rPr>
        <w:t>s</w:t>
      </w:r>
      <w:r w:rsidR="00F524C1">
        <w:rPr>
          <w:rFonts w:ascii="Times New Roman" w:hAnsi="Times New Roman" w:cs="Times New Roman"/>
          <w:sz w:val="22"/>
        </w:rPr>
        <w:t xml:space="preserve"> as well as</w:t>
      </w:r>
      <w:r w:rsidR="00806328">
        <w:rPr>
          <w:rFonts w:ascii="Times New Roman" w:hAnsi="Times New Roman" w:cs="Times New Roman"/>
          <w:sz w:val="22"/>
        </w:rPr>
        <w:t xml:space="preserve"> </w:t>
      </w:r>
      <w:r w:rsidR="007565ED">
        <w:rPr>
          <w:rFonts w:ascii="Times New Roman" w:hAnsi="Times New Roman" w:cs="Times New Roman"/>
          <w:sz w:val="22"/>
        </w:rPr>
        <w:t xml:space="preserve">the </w:t>
      </w:r>
      <w:r w:rsidR="00806328">
        <w:rPr>
          <w:rFonts w:ascii="Times New Roman" w:hAnsi="Times New Roman" w:cs="Times New Roman"/>
          <w:sz w:val="22"/>
        </w:rPr>
        <w:t>recruitment</w:t>
      </w:r>
      <w:r w:rsidR="007565ED">
        <w:rPr>
          <w:rFonts w:ascii="Times New Roman" w:hAnsi="Times New Roman" w:cs="Times New Roman"/>
          <w:sz w:val="22"/>
        </w:rPr>
        <w:t xml:space="preserve"> and</w:t>
      </w:r>
      <w:r w:rsidR="00806328">
        <w:rPr>
          <w:rFonts w:ascii="Times New Roman" w:hAnsi="Times New Roman" w:cs="Times New Roman"/>
          <w:sz w:val="22"/>
        </w:rPr>
        <w:t xml:space="preserve"> interference pattern</w:t>
      </w:r>
      <w:r w:rsidR="00F524C1">
        <w:rPr>
          <w:rFonts w:ascii="Times New Roman" w:hAnsi="Times New Roman" w:cs="Times New Roman"/>
          <w:sz w:val="22"/>
        </w:rPr>
        <w:t xml:space="preserve"> </w:t>
      </w:r>
      <w:r w:rsidR="007565ED">
        <w:rPr>
          <w:rFonts w:ascii="Times New Roman" w:hAnsi="Times New Roman" w:cs="Times New Roman"/>
          <w:sz w:val="22"/>
        </w:rPr>
        <w:t>of overall waveform</w:t>
      </w:r>
      <w:r w:rsidR="00B369F1" w:rsidRPr="00403721">
        <w:rPr>
          <w:rFonts w:ascii="Times New Roman" w:hAnsi="Times New Roman" w:cs="Times New Roman"/>
          <w:sz w:val="22"/>
        </w:rPr>
        <w:t xml:space="preserve">. </w:t>
      </w:r>
    </w:p>
    <w:p w14:paraId="4670631A" w14:textId="6C2F3CDA" w:rsidR="005F3529" w:rsidRDefault="005F3529" w:rsidP="005F3529">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5CE42907" w:rsidR="005F3529" w:rsidRPr="00403721" w:rsidRDefault="00444EEF"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w:t>
      </w:r>
      <w:r w:rsidRPr="00444EEF">
        <w:rPr>
          <w:rFonts w:ascii="Times New Roman" w:hAnsi="Times New Roman" w:cs="Times New Roman"/>
          <w:sz w:val="22"/>
        </w:rPr>
        <w:t>eedle electromyography,</w:t>
      </w:r>
      <w:r>
        <w:rPr>
          <w:rFonts w:ascii="Times New Roman" w:hAnsi="Times New Roman" w:cs="Times New Roman"/>
          <w:sz w:val="22"/>
        </w:rPr>
        <w:t xml:space="preserve"> </w:t>
      </w:r>
      <w:r w:rsidR="001A3AF2">
        <w:rPr>
          <w:rFonts w:ascii="Times New Roman" w:hAnsi="Times New Roman" w:cs="Times New Roman"/>
          <w:sz w:val="22"/>
        </w:rPr>
        <w:t xml:space="preserve">nEMG; </w:t>
      </w:r>
      <w:r w:rsidRPr="00444EEF">
        <w:rPr>
          <w:rFonts w:ascii="Times New Roman" w:hAnsi="Times New Roman" w:cs="Times New Roman"/>
          <w:sz w:val="22"/>
        </w:rPr>
        <w:t xml:space="preserve">convolutional neural network, CNN; confidence interval, CI;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EMG; </w:t>
      </w:r>
      <w:r w:rsidRPr="00444EEF">
        <w:rPr>
          <w:rFonts w:ascii="Times New Roman" w:hAnsi="Times New Roman" w:cs="Times New Roman"/>
          <w:sz w:val="22"/>
        </w:rPr>
        <w:t>rectified linear unit, ReLU;</w:t>
      </w:r>
      <w:r>
        <w:rPr>
          <w:rFonts w:ascii="Times New Roman" w:hAnsi="Times New Roman" w:cs="Times New Roman"/>
          <w:sz w:val="22"/>
        </w:rPr>
        <w:t xml:space="preserve"> </w:t>
      </w:r>
      <w:r w:rsidRPr="00444EEF">
        <w:rPr>
          <w:rFonts w:ascii="Times New Roman" w:hAnsi="Times New Roman" w:cs="Times New Roman"/>
          <w:sz w:val="22"/>
        </w:rPr>
        <w:t xml:space="preserve">area under receiver operating characteristic curve, AUROC; positive predictive value, PPV;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021FEC16" w14:textId="77777777" w:rsidR="00E760FB" w:rsidRPr="00E760FB" w:rsidRDefault="00CF0A9F" w:rsidP="00E760FB">
      <w:pPr>
        <w:pStyle w:val="EndNoteBibliography"/>
        <w:spacing w:after="0"/>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E760FB" w:rsidRPr="00E760FB">
        <w:t>1.</w:t>
      </w:r>
      <w:r w:rsidR="00E760FB" w:rsidRPr="00E760FB">
        <w:tab/>
        <w:t>Daube JR, Rubin DI. Needle electromyography. Muscle Nerve. 2009;39(2):244-70. Epub 2009/01/16. doi: 10.1002/mus.21180. PubMed PMID: 19145648.</w:t>
      </w:r>
    </w:p>
    <w:p w14:paraId="30B0E863" w14:textId="77777777" w:rsidR="00E760FB" w:rsidRPr="00E760FB" w:rsidRDefault="00E760FB" w:rsidP="00E760FB">
      <w:pPr>
        <w:pStyle w:val="EndNoteBibliography"/>
        <w:spacing w:after="0"/>
      </w:pPr>
      <w:r w:rsidRPr="00E760FB">
        <w:t>2.</w:t>
      </w:r>
      <w:r w:rsidRPr="00E760FB">
        <w:tab/>
        <w:t>Kimura J. Electrodiagnosis in Diseases of Nerve and Muscle: Principles and Practice: Oxford University Press; 2013.</w:t>
      </w:r>
    </w:p>
    <w:p w14:paraId="7C79C17D" w14:textId="77777777" w:rsidR="00E760FB" w:rsidRPr="00E760FB" w:rsidRDefault="00E760FB" w:rsidP="00E760FB">
      <w:pPr>
        <w:pStyle w:val="EndNoteBibliography"/>
        <w:spacing w:after="0"/>
      </w:pPr>
      <w:r w:rsidRPr="00E760FB">
        <w:t>3.</w:t>
      </w:r>
      <w:r w:rsidRPr="00E760FB">
        <w:tab/>
        <w:t>Mills KR. The basics of electromyography. Journal of Neurology, Neurosurgery &amp; Psychiatry. 2005;76(suppl 2):ii32-ii5. doi: 10.1136/jnnp.2005.069211.</w:t>
      </w:r>
    </w:p>
    <w:p w14:paraId="5DC55B04" w14:textId="77777777" w:rsidR="00E760FB" w:rsidRPr="00E760FB" w:rsidRDefault="00E760FB" w:rsidP="00E760FB">
      <w:pPr>
        <w:pStyle w:val="EndNoteBibliography"/>
        <w:spacing w:after="0"/>
      </w:pPr>
      <w:r w:rsidRPr="00E760FB">
        <w:t>4.</w:t>
      </w:r>
      <w:r w:rsidRPr="00E760FB">
        <w:tab/>
        <w:t>Oh SJ. Clinical Electromyography: Nerve Conduction Studies: Lippincott Williams &amp; Wilkins; 2003.</w:t>
      </w:r>
    </w:p>
    <w:p w14:paraId="2C04514F" w14:textId="77777777" w:rsidR="00E760FB" w:rsidRPr="00E760FB" w:rsidRDefault="00E760FB" w:rsidP="00E760FB">
      <w:pPr>
        <w:pStyle w:val="EndNoteBibliography"/>
        <w:spacing w:after="0"/>
      </w:pPr>
      <w:r w:rsidRPr="00E760FB">
        <w:t>5.</w:t>
      </w:r>
      <w:r w:rsidRPr="00E760FB">
        <w:tab/>
        <w:t>Rubin DI. Needle electromyography: Basic concepts. Handb Clin Neurol. 2019;160:243-56. Epub 2019/07/07. doi: 10.1016/b978-0-444-64032-1.00016-3. PubMed PMID: 31277852.</w:t>
      </w:r>
    </w:p>
    <w:p w14:paraId="71459B98" w14:textId="77777777" w:rsidR="00E760FB" w:rsidRPr="00E760FB" w:rsidRDefault="00E760FB" w:rsidP="00E760FB">
      <w:pPr>
        <w:pStyle w:val="EndNoteBibliography"/>
        <w:spacing w:after="0"/>
      </w:pPr>
      <w:r w:rsidRPr="00E760FB">
        <w:t>6.</w:t>
      </w:r>
      <w:r w:rsidRPr="00E760FB">
        <w:tab/>
        <w:t>Whittaker RG. The fundamentals of electromyography. Pract Neurol. 2012;12(3):187-94. Epub 2012/06/05. doi: 10.1136/practneurol-2011-000198. PubMed PMID: 22661353.</w:t>
      </w:r>
    </w:p>
    <w:p w14:paraId="1659777F" w14:textId="77777777" w:rsidR="00E760FB" w:rsidRPr="00E760FB" w:rsidRDefault="00E760FB" w:rsidP="00E760FB">
      <w:pPr>
        <w:pStyle w:val="EndNoteBibliography"/>
        <w:spacing w:after="0"/>
      </w:pPr>
      <w:r w:rsidRPr="00E760FB">
        <w:t>7.</w:t>
      </w:r>
      <w:r w:rsidRPr="00E760FB">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46F66D3E" w14:textId="77777777" w:rsidR="00E760FB" w:rsidRPr="00E760FB" w:rsidRDefault="00E760FB" w:rsidP="00E760FB">
      <w:pPr>
        <w:pStyle w:val="EndNoteBibliography"/>
        <w:spacing w:after="0"/>
      </w:pPr>
      <w:r w:rsidRPr="00E760FB">
        <w:t>8.</w:t>
      </w:r>
      <w:r w:rsidRPr="00E760FB">
        <w:tab/>
        <w:t>Bromberg MB. The motor unit and quantitative electromyography. Muscle Nerve. 2020;61(2):131-42. Epub 2019/10/04. doi: 10.1002/mus.26718. PubMed PMID: 31579956.</w:t>
      </w:r>
    </w:p>
    <w:p w14:paraId="31B679E9" w14:textId="77777777" w:rsidR="00E760FB" w:rsidRPr="00E760FB" w:rsidRDefault="00E760FB" w:rsidP="00E760FB">
      <w:pPr>
        <w:pStyle w:val="EndNoteBibliography"/>
        <w:spacing w:after="0"/>
      </w:pPr>
      <w:r w:rsidRPr="00E760FB">
        <w:t>9.</w:t>
      </w:r>
      <w:r w:rsidRPr="00E760FB">
        <w:tab/>
        <w:t>Gerardo Gutiérrez Gutiérrez CBLFNAMM. Use of Electromyography in the Diagnosis of Inflammatory Myopathies. Reumatología Clínica (English Edition). 2012;8(4):195-200. doi: 10.1016/j.reumae.2011.10.004.</w:t>
      </w:r>
    </w:p>
    <w:p w14:paraId="48B5502C" w14:textId="77777777" w:rsidR="00E760FB" w:rsidRPr="00E760FB" w:rsidRDefault="00E760FB" w:rsidP="00E760FB">
      <w:pPr>
        <w:pStyle w:val="EndNoteBibliography"/>
        <w:spacing w:after="0"/>
      </w:pPr>
      <w:r w:rsidRPr="00E760FB">
        <w:t>10.</w:t>
      </w:r>
      <w:r w:rsidRPr="00E760FB">
        <w:tab/>
        <w:t>Leblhuber F, Reisecker F, Boehm-Jurkovic H, Witzmann A, Deisenhammer E. Diagnostic value of different electrophysiologic tests in cervical disk prolapse. Neurology. 1988;38(12):1879-. doi: 10.1212/wnl.38.12.1879.</w:t>
      </w:r>
    </w:p>
    <w:p w14:paraId="0A790E43" w14:textId="77777777" w:rsidR="00E760FB" w:rsidRPr="00E760FB" w:rsidRDefault="00E760FB" w:rsidP="00E760FB">
      <w:pPr>
        <w:pStyle w:val="EndNoteBibliography"/>
        <w:spacing w:after="0"/>
      </w:pPr>
      <w:r w:rsidRPr="00E760FB">
        <w:t>11.</w:t>
      </w:r>
      <w:r w:rsidRPr="00E760FB">
        <w:tab/>
        <w:t>Sawada K, Horii M, Imoto D, Ozaki K, Toyama S, Saitoh E, et al. Usefulness of Electromyography to Predict Future Muscle Weakness in Clinically Unaffected Muscles of Polio Survivors. PM R. 2020;12(7):692-8. Epub 2019/11/09. doi: 10.1002/pmrj.12281. PubMed PMID: 31702870.</w:t>
      </w:r>
    </w:p>
    <w:p w14:paraId="54A6E7D7" w14:textId="77777777" w:rsidR="00E760FB" w:rsidRPr="00E760FB" w:rsidRDefault="00E760FB" w:rsidP="00E760FB">
      <w:pPr>
        <w:pStyle w:val="EndNoteBibliography"/>
        <w:spacing w:after="0"/>
      </w:pPr>
      <w:r w:rsidRPr="00E760FB">
        <w:t>12.</w:t>
      </w:r>
      <w:r w:rsidRPr="00E760FB">
        <w:tab/>
        <w:t>Tonzola RF, Ackil AA, Shahani BT, Young RR. Usefulness of electrophysiological studies in the diagnosis of lumbosacral root disease. Ann Neurol. 1981;9(3):305-8. Epub 1981/03/01. doi: 10.1002/ana.410090317. PubMed PMID: 6261675.</w:t>
      </w:r>
    </w:p>
    <w:p w14:paraId="6ABBFE37" w14:textId="77777777" w:rsidR="00E760FB" w:rsidRPr="00E760FB" w:rsidRDefault="00E760FB" w:rsidP="00E760FB">
      <w:pPr>
        <w:pStyle w:val="EndNoteBibliography"/>
        <w:spacing w:after="0"/>
      </w:pPr>
      <w:r w:rsidRPr="00E760FB">
        <w:t>13.</w:t>
      </w:r>
      <w:r w:rsidRPr="00E760FB">
        <w:tab/>
        <w:t>Merletti R, Farina D. Analysis of intramuscular electromyogram signals. Philosophical Transactions of the Royal Society A: Mathematical, Physical and Engineering Sciences. 2009;367(1887):357-68. doi: doi:10.1098/rsta.2008.0235.</w:t>
      </w:r>
    </w:p>
    <w:p w14:paraId="1A3B3E5D" w14:textId="77777777" w:rsidR="00E760FB" w:rsidRPr="00E760FB" w:rsidRDefault="00E760FB" w:rsidP="00E760FB">
      <w:pPr>
        <w:pStyle w:val="EndNoteBibliography"/>
        <w:spacing w:after="0"/>
      </w:pPr>
      <w:r w:rsidRPr="00E760FB">
        <w:t>14.</w:t>
      </w:r>
      <w:r w:rsidRPr="00E760FB">
        <w:tab/>
        <w:t xml:space="preserve">Haig AJ, Tong HC, Yamakawa KS, Quint DJ, Hoff JT, Chiodo A, et al. The sensitivity and specificity of electrodiagnostic testing for the clinical syndrome of lumbar spinal stenosis. Spine (Phila Pa 1976). 2005;30(23):2667-76. Epub 2005/12/02. doi: 10.1097/01.brs.0000188400.11490.5f. </w:t>
      </w:r>
      <w:r w:rsidRPr="00E760FB">
        <w:lastRenderedPageBreak/>
        <w:t>PubMed PMID: 16319753.</w:t>
      </w:r>
    </w:p>
    <w:p w14:paraId="2FE5B07C" w14:textId="77777777" w:rsidR="00E760FB" w:rsidRPr="00E760FB" w:rsidRDefault="00E760FB" w:rsidP="00E760FB">
      <w:pPr>
        <w:pStyle w:val="EndNoteBibliography"/>
        <w:spacing w:after="0"/>
      </w:pPr>
      <w:r w:rsidRPr="00E760FB">
        <w:t>15.</w:t>
      </w:r>
      <w:r w:rsidRPr="00E760FB">
        <w:tab/>
        <w:t>Kendall R, Werner RA. Interrater reliability of the needle examination in lumbosacral radiculopathy. Muscle Nerve. 2006;34(2):238-41. Epub 2006/04/13. doi: 10.1002/mus.20554. PubMed PMID: 16609977.</w:t>
      </w:r>
    </w:p>
    <w:p w14:paraId="32D435F7" w14:textId="77777777" w:rsidR="00E760FB" w:rsidRPr="00E760FB" w:rsidRDefault="00E760FB" w:rsidP="00E760FB">
      <w:pPr>
        <w:pStyle w:val="EndNoteBibliography"/>
        <w:spacing w:after="0"/>
      </w:pPr>
      <w:r w:rsidRPr="00E760FB">
        <w:t>16.</w:t>
      </w:r>
      <w:r w:rsidRPr="00E760FB">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1AB8A34" w14:textId="77777777" w:rsidR="00E760FB" w:rsidRPr="00E760FB" w:rsidRDefault="00E760FB" w:rsidP="00E760FB">
      <w:pPr>
        <w:pStyle w:val="EndNoteBibliography"/>
        <w:spacing w:after="0"/>
      </w:pPr>
      <w:r w:rsidRPr="00E760FB">
        <w:t>17.</w:t>
      </w:r>
      <w:r w:rsidRPr="00E760FB">
        <w:tab/>
        <w:t>Arthur KC, Calvo A, Price TR, Geiger JT, Chiò A, Traynor BJ. Projected increase in amyotrophic lateral sclerosis from 2015 to 2040. Nature Communications. 2016;7(1):12408. doi: 10.1038/ncomms12408.</w:t>
      </w:r>
    </w:p>
    <w:p w14:paraId="2E976C27" w14:textId="77777777" w:rsidR="00E760FB" w:rsidRPr="00E760FB" w:rsidRDefault="00E760FB" w:rsidP="00E760FB">
      <w:pPr>
        <w:pStyle w:val="EndNoteBibliography"/>
        <w:spacing w:after="0"/>
      </w:pPr>
      <w:r w:rsidRPr="00E760FB">
        <w:t>18.</w:t>
      </w:r>
      <w:r w:rsidRPr="00E760FB">
        <w:tab/>
        <w:t>Longinetti E, Fang F. Epidemiology of amyotrophic lateral sclerosis: an update of recent literature. Curr Opin Neurol. 2019;32(5):771-6. doi: 10.1097/WCO.0000000000000730. PubMed PMID: 31361627.</w:t>
      </w:r>
    </w:p>
    <w:p w14:paraId="2107DBF7" w14:textId="77777777" w:rsidR="00E760FB" w:rsidRPr="00E760FB" w:rsidRDefault="00E760FB" w:rsidP="00E760FB">
      <w:pPr>
        <w:pStyle w:val="EndNoteBibliography"/>
        <w:spacing w:after="0"/>
      </w:pPr>
      <w:r w:rsidRPr="00E760FB">
        <w:t>19.</w:t>
      </w:r>
      <w:r w:rsidRPr="00E760FB">
        <w:tab/>
        <w:t>Parker MJS, Oldroyd A, Roberts ME, Ollier WE, New RP, Cooper RG, et al. Increasing incidence of adult idiopathic inflammatory myopathies in the City of Salford, UK: a 10-year epidemiological study. Rheumatol Adv Pract. 2018;2(2). doi: 10.1093/rap/rky035.</w:t>
      </w:r>
    </w:p>
    <w:p w14:paraId="2F1B7875" w14:textId="77777777" w:rsidR="00E760FB" w:rsidRPr="00E760FB" w:rsidRDefault="00E760FB" w:rsidP="00E760FB">
      <w:pPr>
        <w:pStyle w:val="EndNoteBibliography"/>
        <w:spacing w:after="0"/>
      </w:pPr>
      <w:r w:rsidRPr="00E760FB">
        <w:t>20.</w:t>
      </w:r>
      <w:r w:rsidRPr="00E760FB">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64B5A5F7" w14:textId="77777777" w:rsidR="00E760FB" w:rsidRPr="00E760FB" w:rsidRDefault="00E760FB" w:rsidP="00E760FB">
      <w:pPr>
        <w:pStyle w:val="EndNoteBibliography"/>
        <w:spacing w:after="0"/>
      </w:pPr>
      <w:r w:rsidRPr="00E760FB">
        <w:t>21.</w:t>
      </w:r>
      <w:r w:rsidRPr="00E760FB">
        <w:tab/>
        <w:t>Alfaras M, Soriano MC, Ortín S. A Fast Machine Learning Model for ECG-Based Heartbeat Classification and Arrhythmia Detection. Frontiers in Physics. 2019;7(103). doi: 10.3389/fphy.2019.00103.</w:t>
      </w:r>
    </w:p>
    <w:p w14:paraId="779D5FDC" w14:textId="77777777" w:rsidR="00E760FB" w:rsidRPr="00E760FB" w:rsidRDefault="00E760FB" w:rsidP="00E760FB">
      <w:pPr>
        <w:pStyle w:val="EndNoteBibliography"/>
        <w:spacing w:after="0"/>
      </w:pPr>
      <w:r w:rsidRPr="00E760FB">
        <w:t>22.</w:t>
      </w:r>
      <w:r w:rsidRPr="00E760FB">
        <w:tab/>
        <w:t>Lu X, Wu Y, Yan R, Cao S, Wang K, Mou S, et al., editors. Pulse waveform analysis for pregnancy diagnosis based on machine learning. 2018 IEEE 3rd Advanced Information Technology, Electronic and Automation Control Conference (IAEAC); 2018 12-14 Oct. 2018.</w:t>
      </w:r>
    </w:p>
    <w:p w14:paraId="2B855D7C" w14:textId="1F1E4355" w:rsidR="00E760FB" w:rsidRPr="00E760FB" w:rsidRDefault="00E760FB" w:rsidP="00E760FB">
      <w:pPr>
        <w:pStyle w:val="EndNoteBibliography"/>
        <w:spacing w:after="0"/>
      </w:pPr>
      <w:r w:rsidRPr="00E760FB">
        <w:t>23.</w:t>
      </w:r>
      <w:r w:rsidRPr="00E760FB">
        <w:tab/>
        <w:t>Gemein LAW, Schirrmeister RT, Chrab</w:t>
      </w:r>
      <w:r w:rsidRPr="00E760FB">
        <w:rPr>
          <w:rFonts w:ascii="Calibri" w:hAnsi="Calibri" w:cs="Calibri"/>
        </w:rPr>
        <w:t>ą</w:t>
      </w:r>
      <w:r w:rsidRPr="00E760FB">
        <w:t xml:space="preserve">szcz P, Wilson D, Boedecker J, Schulze-Bonhage A, et al. Machine-learning-based diagnostics of EEG pathology. Neuroimage. 2020;220:117021. doi: </w:t>
      </w:r>
      <w:hyperlink r:id="rId15" w:history="1">
        <w:r w:rsidRPr="00E760FB">
          <w:rPr>
            <w:rStyle w:val="a6"/>
          </w:rPr>
          <w:t>https://doi.org/10.1016/j.neuroimage.2020.117021</w:t>
        </w:r>
      </w:hyperlink>
      <w:r w:rsidRPr="00E760FB">
        <w:t>.</w:t>
      </w:r>
    </w:p>
    <w:p w14:paraId="45A07F47" w14:textId="77777777" w:rsidR="00E760FB" w:rsidRPr="00E760FB" w:rsidRDefault="00E760FB" w:rsidP="00E760FB">
      <w:pPr>
        <w:pStyle w:val="EndNoteBibliography"/>
        <w:spacing w:after="0"/>
      </w:pPr>
      <w:r w:rsidRPr="00E760FB">
        <w:t>24.</w:t>
      </w:r>
      <w:r w:rsidRPr="00E760FB">
        <w:tab/>
        <w:t>Roy Y, Banville H, Albuquerque I, Gramfort A, Falk TH, Faubert J. Deep learning-based electroencephalography analysis: a systematic review. J Neural Eng. 2019;16(5):051001. doi: 10.1088/1741-2552/ab260c.</w:t>
      </w:r>
    </w:p>
    <w:p w14:paraId="62BF8BE1" w14:textId="77777777" w:rsidR="00E760FB" w:rsidRPr="00E760FB" w:rsidRDefault="00E760FB" w:rsidP="00E760FB">
      <w:pPr>
        <w:pStyle w:val="EndNoteBibliography"/>
        <w:spacing w:after="0"/>
      </w:pPr>
      <w:r w:rsidRPr="00E760FB">
        <w:t>25.</w:t>
      </w:r>
      <w:r w:rsidRPr="00E760FB">
        <w:tab/>
        <w:t>Ribeiro AH, Ribeiro MH, Paixão GMM, Oliveira DM, Gomes PR, Canazart JA, et al. Automatic diagnosis of the 12-lead ECG using a deep neural network. Nature Communications. 2020;11(1):1760. doi: 10.1038/s41467-020-15432-4.</w:t>
      </w:r>
    </w:p>
    <w:p w14:paraId="10B87457" w14:textId="580B1E33" w:rsidR="00E760FB" w:rsidRPr="00E760FB" w:rsidRDefault="00E760FB" w:rsidP="00E760FB">
      <w:pPr>
        <w:pStyle w:val="EndNoteBibliography"/>
        <w:spacing w:after="0"/>
      </w:pPr>
      <w:r w:rsidRPr="00E760FB">
        <w:t>26.</w:t>
      </w:r>
      <w:r w:rsidRPr="00E760FB">
        <w:tab/>
        <w:t xml:space="preserve">Akef Khowailed I, Abotabl A. Neural muscle activation detection: A deep learning approach using surface electromyography. J Biomech. 2019;95:109322. doi: </w:t>
      </w:r>
      <w:hyperlink r:id="rId16" w:history="1">
        <w:r w:rsidRPr="00E760FB">
          <w:rPr>
            <w:rStyle w:val="a6"/>
          </w:rPr>
          <w:t>https://doi.org/10.1016/j.jbiomech.2019.109322</w:t>
        </w:r>
      </w:hyperlink>
      <w:r w:rsidRPr="00E760FB">
        <w:t>.</w:t>
      </w:r>
    </w:p>
    <w:p w14:paraId="7C2B6E43" w14:textId="77777777" w:rsidR="00E760FB" w:rsidRPr="00E760FB" w:rsidRDefault="00E760FB" w:rsidP="00E760FB">
      <w:pPr>
        <w:pStyle w:val="EndNoteBibliography"/>
        <w:spacing w:after="0"/>
      </w:pPr>
      <w:r w:rsidRPr="00E760FB">
        <w:lastRenderedPageBreak/>
        <w:t>27.</w:t>
      </w:r>
      <w:r w:rsidRPr="00E760FB">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02880ADB" w14:textId="77777777" w:rsidR="00E760FB" w:rsidRPr="00E760FB" w:rsidRDefault="00E760FB" w:rsidP="00E760FB">
      <w:pPr>
        <w:pStyle w:val="EndNoteBibliography"/>
        <w:spacing w:after="0"/>
      </w:pPr>
      <w:r w:rsidRPr="00E760FB">
        <w:t>28.</w:t>
      </w:r>
      <w:r w:rsidRPr="00E760FB">
        <w:tab/>
        <w:t>Nam S, Sohn MK, Kim HA, Kong H-J, Jung I-Y. Development of Artificial Intelligence to Support Needle Electromyography Diagnostic Analysis. Healthc Inform Res. 2019;25(2):131-8. Epub 2019/04/30. doi: 10.4258/hir.2019.25.2.131. PubMed PMID: 31131148.</w:t>
      </w:r>
    </w:p>
    <w:p w14:paraId="1DABF842" w14:textId="77777777" w:rsidR="00E760FB" w:rsidRPr="00E760FB" w:rsidRDefault="00E760FB" w:rsidP="00E760FB">
      <w:pPr>
        <w:pStyle w:val="EndNoteBibliography"/>
        <w:spacing w:after="0"/>
      </w:pPr>
      <w:r w:rsidRPr="00E760FB">
        <w:t>29.</w:t>
      </w:r>
      <w:r w:rsidRPr="00E760FB">
        <w:tab/>
        <w:t>Nodera H, Osaki Y, Yamazaki H, Mori A, Izumi Y, Kaji R. Deep learning for waveform identification of resting needle electromyography signals. Clin Neurophysiol. 2019;130(5):617-23. Epub 20190223. doi: 10.1016/j.clinph.2019.01.024. PubMed PMID: 30870796.</w:t>
      </w:r>
    </w:p>
    <w:p w14:paraId="18D4B00E" w14:textId="77777777" w:rsidR="00E760FB" w:rsidRPr="00E760FB" w:rsidRDefault="00E760FB" w:rsidP="00E760FB">
      <w:pPr>
        <w:pStyle w:val="EndNoteBibliography"/>
        <w:spacing w:after="0"/>
      </w:pPr>
      <w:r w:rsidRPr="00E760FB">
        <w:t>30.</w:t>
      </w:r>
      <w:r w:rsidRPr="00E760FB">
        <w:tab/>
        <w:t>Wei W, Dai Q, Wong Y, Hu Y, Kankanhalli M, Geng W. Surface-Electromyography-Based Gesture Recognition by Multi-View Deep Learning. IEEE Trans Biomed Eng. 2019;66(10):2964-73. doi: 10.1109/TBME.2019.2899222.</w:t>
      </w:r>
    </w:p>
    <w:p w14:paraId="3E1E4958" w14:textId="77777777" w:rsidR="00E760FB" w:rsidRPr="00E760FB" w:rsidRDefault="00E760FB" w:rsidP="00E760FB">
      <w:pPr>
        <w:pStyle w:val="EndNoteBibliography"/>
        <w:spacing w:after="0"/>
      </w:pPr>
      <w:r w:rsidRPr="00E760FB">
        <w:t>31.</w:t>
      </w:r>
      <w:r w:rsidRPr="00E760FB">
        <w:tab/>
        <w:t>Paganoni S, Amato A. Electrodiagnostic evaluation of myopathies. Phys Med Rehabil Clin N Am. 2013;24(1):193-207. Epub 2012/10/16. doi: 10.1016/j.pmr.2012.08.017. PubMed PMID: 23177039.</w:t>
      </w:r>
    </w:p>
    <w:p w14:paraId="5CFBAA47" w14:textId="77777777" w:rsidR="00E760FB" w:rsidRPr="00E760FB" w:rsidRDefault="00E760FB" w:rsidP="00E760FB">
      <w:pPr>
        <w:pStyle w:val="EndNoteBibliography"/>
        <w:spacing w:after="0"/>
      </w:pPr>
      <w:r w:rsidRPr="00E760FB">
        <w:t>32.</w:t>
      </w:r>
      <w:r w:rsidRPr="00E760FB">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3D00D167" w14:textId="77777777" w:rsidR="00E760FB" w:rsidRPr="00E760FB" w:rsidRDefault="00E760FB" w:rsidP="00E760FB">
      <w:pPr>
        <w:pStyle w:val="EndNoteBibliography"/>
        <w:spacing w:after="0"/>
      </w:pPr>
      <w:r w:rsidRPr="00E760FB">
        <w:t>33.</w:t>
      </w:r>
      <w:r w:rsidRPr="00E760FB">
        <w:tab/>
        <w:t>He K, Zhang X, Ren S, Sun J, editors. Deep Residual Learning for Image Recognition. 2016 IEEE Conference on Computer Vision and Pattern Recognition (CVPR); 2016 27-30 June 2016.</w:t>
      </w:r>
    </w:p>
    <w:p w14:paraId="15AB9915" w14:textId="77777777" w:rsidR="00E760FB" w:rsidRPr="00E760FB" w:rsidRDefault="00E760FB" w:rsidP="00E760FB">
      <w:pPr>
        <w:pStyle w:val="EndNoteBibliography"/>
        <w:spacing w:after="0"/>
      </w:pPr>
      <w:r w:rsidRPr="00E760FB">
        <w:t>34.</w:t>
      </w:r>
      <w:r w:rsidRPr="00E760FB">
        <w:tab/>
        <w:t>Simonyan K, Zisserman A. Very Deep Convolutional Networks for Large-Scale Image Recognition. arXiv 14091556. 2014.</w:t>
      </w:r>
    </w:p>
    <w:p w14:paraId="1C576DC8" w14:textId="77777777" w:rsidR="00E760FB" w:rsidRPr="00E760FB" w:rsidRDefault="00E760FB" w:rsidP="00E760FB">
      <w:pPr>
        <w:pStyle w:val="EndNoteBibliography"/>
        <w:spacing w:after="0"/>
      </w:pPr>
      <w:r w:rsidRPr="00E760FB">
        <w:t>35.</w:t>
      </w:r>
      <w:r w:rsidRPr="00E760FB">
        <w:tab/>
        <w:t>Haig AJ, Gelblum JB, Rechtien JJ, Gitter AJ. Technology assessment: the use of surface EMG in the diagnosis and treatment of nerve and muscle disorders. Muscle Nerve. 1996;19(3):392-5. doi: 10.1002/(sici)1097-4598(199603)19:3&lt;392::Aid-mus21&gt;3.0.Co;2-t. PubMed PMID: 8606710.</w:t>
      </w:r>
    </w:p>
    <w:p w14:paraId="6DBF4074" w14:textId="77777777" w:rsidR="00E760FB" w:rsidRPr="00E760FB" w:rsidRDefault="00E760FB" w:rsidP="00E760FB">
      <w:pPr>
        <w:pStyle w:val="EndNoteBibliography"/>
        <w:spacing w:after="0"/>
      </w:pPr>
      <w:r w:rsidRPr="00E760FB">
        <w:t>36.</w:t>
      </w:r>
      <w:r w:rsidRPr="00E760FB">
        <w:tab/>
        <w:t>Daube JR. AAEM minimonograph #11: Needle examination in clinical electromyography. Muscle Nerve. 1991;14(8):685-700. doi: 10.1002/mus.880140802. PubMed PMID: 1890993.</w:t>
      </w:r>
    </w:p>
    <w:p w14:paraId="2F47F7D4" w14:textId="77777777" w:rsidR="00E760FB" w:rsidRPr="00E760FB" w:rsidRDefault="00E760FB" w:rsidP="00E760FB">
      <w:pPr>
        <w:pStyle w:val="EndNoteBibliography"/>
        <w:spacing w:after="0"/>
      </w:pPr>
      <w:r w:rsidRPr="00E760FB">
        <w:t>37.</w:t>
      </w:r>
      <w:r w:rsidRPr="00E760FB">
        <w:tab/>
        <w:t>Logigian EL, Ciafaloni E, Quinn LC, Dilek N, Pandya S, Moxley RT, 3rd, et al. Severity, type, and distribution of myotonic discharges are different in type 1 and type 2 myotonic dystrophy. Muscle Nerve. 2007;35(4):479-85. doi: 10.1002/mus.20722. PubMed PMID: 17230537.</w:t>
      </w:r>
    </w:p>
    <w:p w14:paraId="7490CFCA" w14:textId="77777777" w:rsidR="00E760FB" w:rsidRPr="00E760FB" w:rsidRDefault="00E760FB" w:rsidP="00E760FB">
      <w:pPr>
        <w:pStyle w:val="EndNoteBibliography"/>
        <w:spacing w:after="0"/>
      </w:pPr>
      <w:r w:rsidRPr="00E760FB">
        <w:t>38.</w:t>
      </w:r>
      <w:r w:rsidRPr="00E760FB">
        <w:tab/>
        <w:t>Dimachkie MM, Barohn RJ. Distal myopathies. Neurol Clin. 2014;32(3):817-x. Epub 2014/05/15. doi: 10.1016/j.ncl.2014.04.004. PubMed PMID: 25037092.</w:t>
      </w:r>
    </w:p>
    <w:p w14:paraId="4A4ABE43" w14:textId="77777777" w:rsidR="00E760FB" w:rsidRPr="00E760FB" w:rsidRDefault="00E760FB" w:rsidP="00E760FB">
      <w:pPr>
        <w:pStyle w:val="EndNoteBibliography"/>
      </w:pPr>
      <w:r w:rsidRPr="00E760FB">
        <w:t>39.</w:t>
      </w:r>
      <w:r w:rsidRPr="00E760FB">
        <w:tab/>
        <w:t>Hobson-Webb LD, Dearmey S, Kishnani PS. The clinical and electrodiagnostic characteristics of Pompe disease with post-enzyme replacement therapy findings. Clin Neurophysiol. 2011;122(11):2312-7. Epub 20110513. doi: 10.1016/j.clinph.2011.04.016. PubMed PMID: 21570905.</w:t>
      </w:r>
    </w:p>
    <w:p w14:paraId="7C9E4BA8" w14:textId="46767A9D"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B3AA0" w14:textId="77777777" w:rsidR="007359EB" w:rsidRDefault="007359EB" w:rsidP="00AC49F5">
      <w:pPr>
        <w:spacing w:after="0" w:line="240" w:lineRule="auto"/>
      </w:pPr>
      <w:r>
        <w:separator/>
      </w:r>
    </w:p>
  </w:endnote>
  <w:endnote w:type="continuationSeparator" w:id="0">
    <w:p w14:paraId="31DF9576" w14:textId="77777777" w:rsidR="007359EB" w:rsidRDefault="007359E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03179" w14:textId="77777777" w:rsidR="007359EB" w:rsidRDefault="007359EB" w:rsidP="00AC49F5">
      <w:pPr>
        <w:spacing w:after="0" w:line="240" w:lineRule="auto"/>
      </w:pPr>
      <w:r>
        <w:separator/>
      </w:r>
    </w:p>
  </w:footnote>
  <w:footnote w:type="continuationSeparator" w:id="0">
    <w:p w14:paraId="339D29D8" w14:textId="77777777" w:rsidR="007359EB" w:rsidRDefault="007359EB"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8&lt;/item&gt;&lt;item&gt;99&lt;/item&gt;&lt;item&gt;100&lt;/item&gt;&lt;/record-ids&gt;&lt;/item&gt;&lt;/Libraries&gt;"/>
  </w:docVars>
  <w:rsids>
    <w:rsidRoot w:val="00A47591"/>
    <w:rsid w:val="00000E41"/>
    <w:rsid w:val="00000F87"/>
    <w:rsid w:val="00001BB6"/>
    <w:rsid w:val="00001E00"/>
    <w:rsid w:val="000022BC"/>
    <w:rsid w:val="000028D3"/>
    <w:rsid w:val="00003DA1"/>
    <w:rsid w:val="00005304"/>
    <w:rsid w:val="00005CA5"/>
    <w:rsid w:val="00006724"/>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231E"/>
    <w:rsid w:val="00023F66"/>
    <w:rsid w:val="000244DB"/>
    <w:rsid w:val="0002500E"/>
    <w:rsid w:val="000256C7"/>
    <w:rsid w:val="00025A60"/>
    <w:rsid w:val="0002666E"/>
    <w:rsid w:val="00027782"/>
    <w:rsid w:val="00027A50"/>
    <w:rsid w:val="00027AF5"/>
    <w:rsid w:val="00030963"/>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C1D"/>
    <w:rsid w:val="00041C3B"/>
    <w:rsid w:val="0004252A"/>
    <w:rsid w:val="000425D6"/>
    <w:rsid w:val="000426FB"/>
    <w:rsid w:val="00042A8C"/>
    <w:rsid w:val="0004313F"/>
    <w:rsid w:val="00043537"/>
    <w:rsid w:val="000440D5"/>
    <w:rsid w:val="00045181"/>
    <w:rsid w:val="00045808"/>
    <w:rsid w:val="00047017"/>
    <w:rsid w:val="00050DB8"/>
    <w:rsid w:val="00051570"/>
    <w:rsid w:val="00052867"/>
    <w:rsid w:val="00052B91"/>
    <w:rsid w:val="00054ADA"/>
    <w:rsid w:val="00054B8C"/>
    <w:rsid w:val="00060315"/>
    <w:rsid w:val="00061687"/>
    <w:rsid w:val="000626D7"/>
    <w:rsid w:val="000634FE"/>
    <w:rsid w:val="00063C1B"/>
    <w:rsid w:val="0006474B"/>
    <w:rsid w:val="00064BFE"/>
    <w:rsid w:val="000651E1"/>
    <w:rsid w:val="0006792C"/>
    <w:rsid w:val="00070F27"/>
    <w:rsid w:val="000713D6"/>
    <w:rsid w:val="00071AE7"/>
    <w:rsid w:val="00071BE6"/>
    <w:rsid w:val="00072B80"/>
    <w:rsid w:val="000737CA"/>
    <w:rsid w:val="00075089"/>
    <w:rsid w:val="0007511E"/>
    <w:rsid w:val="0007522B"/>
    <w:rsid w:val="00075AA6"/>
    <w:rsid w:val="00075B5F"/>
    <w:rsid w:val="00075C9C"/>
    <w:rsid w:val="00076D59"/>
    <w:rsid w:val="000773D3"/>
    <w:rsid w:val="00077CD7"/>
    <w:rsid w:val="00080170"/>
    <w:rsid w:val="00082277"/>
    <w:rsid w:val="000835DD"/>
    <w:rsid w:val="00083F2C"/>
    <w:rsid w:val="00085EC7"/>
    <w:rsid w:val="00086A29"/>
    <w:rsid w:val="00086B36"/>
    <w:rsid w:val="000875BD"/>
    <w:rsid w:val="0009041B"/>
    <w:rsid w:val="00091CBF"/>
    <w:rsid w:val="00092470"/>
    <w:rsid w:val="0009353F"/>
    <w:rsid w:val="000941B4"/>
    <w:rsid w:val="0009483F"/>
    <w:rsid w:val="00096B4E"/>
    <w:rsid w:val="00096DFB"/>
    <w:rsid w:val="000A0613"/>
    <w:rsid w:val="000A0BFE"/>
    <w:rsid w:val="000A115B"/>
    <w:rsid w:val="000A4515"/>
    <w:rsid w:val="000A46F9"/>
    <w:rsid w:val="000A5A5D"/>
    <w:rsid w:val="000A6275"/>
    <w:rsid w:val="000A7CE5"/>
    <w:rsid w:val="000A7F90"/>
    <w:rsid w:val="000B040B"/>
    <w:rsid w:val="000B047D"/>
    <w:rsid w:val="000B080B"/>
    <w:rsid w:val="000B08CD"/>
    <w:rsid w:val="000B0E44"/>
    <w:rsid w:val="000B1227"/>
    <w:rsid w:val="000B15DE"/>
    <w:rsid w:val="000B18C4"/>
    <w:rsid w:val="000B476A"/>
    <w:rsid w:val="000B6717"/>
    <w:rsid w:val="000B7882"/>
    <w:rsid w:val="000C09C6"/>
    <w:rsid w:val="000C0D85"/>
    <w:rsid w:val="000C264B"/>
    <w:rsid w:val="000C2852"/>
    <w:rsid w:val="000C36DA"/>
    <w:rsid w:val="000C413C"/>
    <w:rsid w:val="000C505C"/>
    <w:rsid w:val="000C5E99"/>
    <w:rsid w:val="000C639E"/>
    <w:rsid w:val="000D2266"/>
    <w:rsid w:val="000D2D61"/>
    <w:rsid w:val="000D36A4"/>
    <w:rsid w:val="000D476C"/>
    <w:rsid w:val="000D605B"/>
    <w:rsid w:val="000D66ED"/>
    <w:rsid w:val="000D6B93"/>
    <w:rsid w:val="000D7496"/>
    <w:rsid w:val="000E2D40"/>
    <w:rsid w:val="000E403E"/>
    <w:rsid w:val="000E5117"/>
    <w:rsid w:val="000E5784"/>
    <w:rsid w:val="000E58DA"/>
    <w:rsid w:val="000E7078"/>
    <w:rsid w:val="000E7C66"/>
    <w:rsid w:val="000F01B1"/>
    <w:rsid w:val="000F0DF6"/>
    <w:rsid w:val="000F296D"/>
    <w:rsid w:val="000F2990"/>
    <w:rsid w:val="000F45EF"/>
    <w:rsid w:val="000F52FC"/>
    <w:rsid w:val="000F5312"/>
    <w:rsid w:val="000F5860"/>
    <w:rsid w:val="000F5C27"/>
    <w:rsid w:val="000F6B5D"/>
    <w:rsid w:val="000F7502"/>
    <w:rsid w:val="000F7D5A"/>
    <w:rsid w:val="001040B0"/>
    <w:rsid w:val="0010472F"/>
    <w:rsid w:val="00105C8C"/>
    <w:rsid w:val="001064C7"/>
    <w:rsid w:val="001065A5"/>
    <w:rsid w:val="0010695D"/>
    <w:rsid w:val="00106C4B"/>
    <w:rsid w:val="001073E9"/>
    <w:rsid w:val="00111DB1"/>
    <w:rsid w:val="00111E9D"/>
    <w:rsid w:val="00112A74"/>
    <w:rsid w:val="00113173"/>
    <w:rsid w:val="00115B01"/>
    <w:rsid w:val="00115F78"/>
    <w:rsid w:val="001168FD"/>
    <w:rsid w:val="0011793F"/>
    <w:rsid w:val="00121973"/>
    <w:rsid w:val="00122005"/>
    <w:rsid w:val="001222C2"/>
    <w:rsid w:val="00122DE8"/>
    <w:rsid w:val="0012386D"/>
    <w:rsid w:val="00123CBF"/>
    <w:rsid w:val="001245B9"/>
    <w:rsid w:val="00124818"/>
    <w:rsid w:val="001259EC"/>
    <w:rsid w:val="00127B69"/>
    <w:rsid w:val="00130FA0"/>
    <w:rsid w:val="00132055"/>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502F"/>
    <w:rsid w:val="001454CA"/>
    <w:rsid w:val="001472A0"/>
    <w:rsid w:val="00150223"/>
    <w:rsid w:val="00150D68"/>
    <w:rsid w:val="0015138A"/>
    <w:rsid w:val="001515DE"/>
    <w:rsid w:val="00151668"/>
    <w:rsid w:val="0015353C"/>
    <w:rsid w:val="00153A78"/>
    <w:rsid w:val="00153B80"/>
    <w:rsid w:val="001546AC"/>
    <w:rsid w:val="00154BED"/>
    <w:rsid w:val="00154FAF"/>
    <w:rsid w:val="00156DB0"/>
    <w:rsid w:val="001579B4"/>
    <w:rsid w:val="00157B76"/>
    <w:rsid w:val="00160C9F"/>
    <w:rsid w:val="00162F8E"/>
    <w:rsid w:val="0016310C"/>
    <w:rsid w:val="001643F5"/>
    <w:rsid w:val="00165EED"/>
    <w:rsid w:val="00166AAC"/>
    <w:rsid w:val="00167027"/>
    <w:rsid w:val="001706F8"/>
    <w:rsid w:val="0017105E"/>
    <w:rsid w:val="0017110F"/>
    <w:rsid w:val="00171622"/>
    <w:rsid w:val="0017205B"/>
    <w:rsid w:val="0017226F"/>
    <w:rsid w:val="00172448"/>
    <w:rsid w:val="0017254A"/>
    <w:rsid w:val="00173CF6"/>
    <w:rsid w:val="00173D3D"/>
    <w:rsid w:val="001755B4"/>
    <w:rsid w:val="001755D1"/>
    <w:rsid w:val="0017595E"/>
    <w:rsid w:val="00176B9C"/>
    <w:rsid w:val="001774A2"/>
    <w:rsid w:val="00177DAA"/>
    <w:rsid w:val="00177F6E"/>
    <w:rsid w:val="00181A58"/>
    <w:rsid w:val="00181EED"/>
    <w:rsid w:val="00181FEA"/>
    <w:rsid w:val="00183717"/>
    <w:rsid w:val="00183770"/>
    <w:rsid w:val="00183E00"/>
    <w:rsid w:val="00184957"/>
    <w:rsid w:val="00184A99"/>
    <w:rsid w:val="0018527E"/>
    <w:rsid w:val="001856C4"/>
    <w:rsid w:val="00186016"/>
    <w:rsid w:val="001861B1"/>
    <w:rsid w:val="00186C4A"/>
    <w:rsid w:val="00186E7A"/>
    <w:rsid w:val="001879FF"/>
    <w:rsid w:val="00190002"/>
    <w:rsid w:val="00190166"/>
    <w:rsid w:val="0019309E"/>
    <w:rsid w:val="001936AB"/>
    <w:rsid w:val="00195475"/>
    <w:rsid w:val="001954EA"/>
    <w:rsid w:val="00196D46"/>
    <w:rsid w:val="0019789B"/>
    <w:rsid w:val="001978D3"/>
    <w:rsid w:val="001A0202"/>
    <w:rsid w:val="001A0329"/>
    <w:rsid w:val="001A1955"/>
    <w:rsid w:val="001A1A81"/>
    <w:rsid w:val="001A2233"/>
    <w:rsid w:val="001A337C"/>
    <w:rsid w:val="001A339B"/>
    <w:rsid w:val="001A33E6"/>
    <w:rsid w:val="001A3AF2"/>
    <w:rsid w:val="001A3CFD"/>
    <w:rsid w:val="001A4D6B"/>
    <w:rsid w:val="001A5094"/>
    <w:rsid w:val="001A540B"/>
    <w:rsid w:val="001A6108"/>
    <w:rsid w:val="001A7439"/>
    <w:rsid w:val="001A7721"/>
    <w:rsid w:val="001A7B7D"/>
    <w:rsid w:val="001B01BF"/>
    <w:rsid w:val="001B1606"/>
    <w:rsid w:val="001B4A55"/>
    <w:rsid w:val="001B529E"/>
    <w:rsid w:val="001B55BF"/>
    <w:rsid w:val="001B5BE7"/>
    <w:rsid w:val="001B620D"/>
    <w:rsid w:val="001B62C8"/>
    <w:rsid w:val="001B65A5"/>
    <w:rsid w:val="001B6722"/>
    <w:rsid w:val="001B6DED"/>
    <w:rsid w:val="001B713C"/>
    <w:rsid w:val="001C0F91"/>
    <w:rsid w:val="001C200E"/>
    <w:rsid w:val="001C5172"/>
    <w:rsid w:val="001C55EA"/>
    <w:rsid w:val="001C75D5"/>
    <w:rsid w:val="001C76F4"/>
    <w:rsid w:val="001C7BE4"/>
    <w:rsid w:val="001D1E93"/>
    <w:rsid w:val="001D34CE"/>
    <w:rsid w:val="001D3DB2"/>
    <w:rsid w:val="001D49D5"/>
    <w:rsid w:val="001D59B7"/>
    <w:rsid w:val="001D5D71"/>
    <w:rsid w:val="001D6262"/>
    <w:rsid w:val="001D68D4"/>
    <w:rsid w:val="001D6A96"/>
    <w:rsid w:val="001D6C3D"/>
    <w:rsid w:val="001D70A0"/>
    <w:rsid w:val="001E00BA"/>
    <w:rsid w:val="001E0851"/>
    <w:rsid w:val="001E1BEE"/>
    <w:rsid w:val="001E1E90"/>
    <w:rsid w:val="001E2846"/>
    <w:rsid w:val="001E38C1"/>
    <w:rsid w:val="001E3CDD"/>
    <w:rsid w:val="001E5541"/>
    <w:rsid w:val="001E5FAA"/>
    <w:rsid w:val="001F0E28"/>
    <w:rsid w:val="001F0EC2"/>
    <w:rsid w:val="001F1275"/>
    <w:rsid w:val="001F182A"/>
    <w:rsid w:val="001F31CB"/>
    <w:rsid w:val="001F41DF"/>
    <w:rsid w:val="001F4F39"/>
    <w:rsid w:val="001F5949"/>
    <w:rsid w:val="001F5D9D"/>
    <w:rsid w:val="001F799A"/>
    <w:rsid w:val="001F7D79"/>
    <w:rsid w:val="00201406"/>
    <w:rsid w:val="002022B2"/>
    <w:rsid w:val="0020261F"/>
    <w:rsid w:val="00202780"/>
    <w:rsid w:val="00202B1B"/>
    <w:rsid w:val="00203023"/>
    <w:rsid w:val="00210100"/>
    <w:rsid w:val="00210DFC"/>
    <w:rsid w:val="00211365"/>
    <w:rsid w:val="002115CC"/>
    <w:rsid w:val="00212655"/>
    <w:rsid w:val="00213ECA"/>
    <w:rsid w:val="00214411"/>
    <w:rsid w:val="00216DCB"/>
    <w:rsid w:val="0021758E"/>
    <w:rsid w:val="00217593"/>
    <w:rsid w:val="0021776F"/>
    <w:rsid w:val="00217F87"/>
    <w:rsid w:val="00220189"/>
    <w:rsid w:val="00220529"/>
    <w:rsid w:val="00220CE1"/>
    <w:rsid w:val="00222C04"/>
    <w:rsid w:val="002232E1"/>
    <w:rsid w:val="00224625"/>
    <w:rsid w:val="00224E8C"/>
    <w:rsid w:val="00225DC9"/>
    <w:rsid w:val="00227A65"/>
    <w:rsid w:val="00231123"/>
    <w:rsid w:val="002317A1"/>
    <w:rsid w:val="002323B4"/>
    <w:rsid w:val="002335E4"/>
    <w:rsid w:val="002338A5"/>
    <w:rsid w:val="00233DA7"/>
    <w:rsid w:val="002340CF"/>
    <w:rsid w:val="0023438F"/>
    <w:rsid w:val="002354A9"/>
    <w:rsid w:val="00235E81"/>
    <w:rsid w:val="002405D9"/>
    <w:rsid w:val="002409C7"/>
    <w:rsid w:val="00240A2F"/>
    <w:rsid w:val="00241623"/>
    <w:rsid w:val="002421A4"/>
    <w:rsid w:val="002450A3"/>
    <w:rsid w:val="002451EE"/>
    <w:rsid w:val="00246E09"/>
    <w:rsid w:val="00247695"/>
    <w:rsid w:val="00251FAE"/>
    <w:rsid w:val="00252A99"/>
    <w:rsid w:val="00253EBE"/>
    <w:rsid w:val="0025469A"/>
    <w:rsid w:val="00255C05"/>
    <w:rsid w:val="0025632E"/>
    <w:rsid w:val="002564DA"/>
    <w:rsid w:val="00256E00"/>
    <w:rsid w:val="00257405"/>
    <w:rsid w:val="00260EA3"/>
    <w:rsid w:val="00261075"/>
    <w:rsid w:val="0026169F"/>
    <w:rsid w:val="0026187B"/>
    <w:rsid w:val="00261E9B"/>
    <w:rsid w:val="002626A7"/>
    <w:rsid w:val="0026280E"/>
    <w:rsid w:val="0026395B"/>
    <w:rsid w:val="00264AC4"/>
    <w:rsid w:val="00267621"/>
    <w:rsid w:val="002677B6"/>
    <w:rsid w:val="00267A89"/>
    <w:rsid w:val="00267B45"/>
    <w:rsid w:val="00273480"/>
    <w:rsid w:val="00275382"/>
    <w:rsid w:val="00275484"/>
    <w:rsid w:val="00275B52"/>
    <w:rsid w:val="00275D44"/>
    <w:rsid w:val="002762BA"/>
    <w:rsid w:val="0027645B"/>
    <w:rsid w:val="00277669"/>
    <w:rsid w:val="00280A00"/>
    <w:rsid w:val="00281471"/>
    <w:rsid w:val="002824B0"/>
    <w:rsid w:val="00282D27"/>
    <w:rsid w:val="0028378A"/>
    <w:rsid w:val="00283846"/>
    <w:rsid w:val="002850A7"/>
    <w:rsid w:val="002850AA"/>
    <w:rsid w:val="002853BA"/>
    <w:rsid w:val="00285C0B"/>
    <w:rsid w:val="00286E81"/>
    <w:rsid w:val="00290A07"/>
    <w:rsid w:val="002936C6"/>
    <w:rsid w:val="00294035"/>
    <w:rsid w:val="002946B4"/>
    <w:rsid w:val="002950A4"/>
    <w:rsid w:val="00295196"/>
    <w:rsid w:val="00297087"/>
    <w:rsid w:val="002976BD"/>
    <w:rsid w:val="00297817"/>
    <w:rsid w:val="00297A2C"/>
    <w:rsid w:val="00297FF6"/>
    <w:rsid w:val="002A00DF"/>
    <w:rsid w:val="002A03D0"/>
    <w:rsid w:val="002A198E"/>
    <w:rsid w:val="002A27C6"/>
    <w:rsid w:val="002A303F"/>
    <w:rsid w:val="002A61D4"/>
    <w:rsid w:val="002A72AD"/>
    <w:rsid w:val="002A7437"/>
    <w:rsid w:val="002A7AA6"/>
    <w:rsid w:val="002A7E93"/>
    <w:rsid w:val="002B0293"/>
    <w:rsid w:val="002B040C"/>
    <w:rsid w:val="002B17B1"/>
    <w:rsid w:val="002B1B33"/>
    <w:rsid w:val="002B1EA7"/>
    <w:rsid w:val="002B1EEB"/>
    <w:rsid w:val="002B3930"/>
    <w:rsid w:val="002B4E74"/>
    <w:rsid w:val="002B54C5"/>
    <w:rsid w:val="002B5FEE"/>
    <w:rsid w:val="002B626A"/>
    <w:rsid w:val="002B6610"/>
    <w:rsid w:val="002B73C9"/>
    <w:rsid w:val="002B7836"/>
    <w:rsid w:val="002B7C4B"/>
    <w:rsid w:val="002B7C70"/>
    <w:rsid w:val="002B7CA2"/>
    <w:rsid w:val="002C04DE"/>
    <w:rsid w:val="002C092A"/>
    <w:rsid w:val="002C135D"/>
    <w:rsid w:val="002C19DE"/>
    <w:rsid w:val="002C1CE1"/>
    <w:rsid w:val="002C2799"/>
    <w:rsid w:val="002C3604"/>
    <w:rsid w:val="002C3FE8"/>
    <w:rsid w:val="002C439D"/>
    <w:rsid w:val="002C443B"/>
    <w:rsid w:val="002C60BA"/>
    <w:rsid w:val="002C64EF"/>
    <w:rsid w:val="002C660E"/>
    <w:rsid w:val="002C6DFF"/>
    <w:rsid w:val="002D0DE4"/>
    <w:rsid w:val="002D0F59"/>
    <w:rsid w:val="002D4FE0"/>
    <w:rsid w:val="002D5026"/>
    <w:rsid w:val="002D5200"/>
    <w:rsid w:val="002D52BD"/>
    <w:rsid w:val="002D61FB"/>
    <w:rsid w:val="002D688D"/>
    <w:rsid w:val="002E0D08"/>
    <w:rsid w:val="002E22E4"/>
    <w:rsid w:val="002E2AD7"/>
    <w:rsid w:val="002E3EDE"/>
    <w:rsid w:val="002E50B7"/>
    <w:rsid w:val="002E66C2"/>
    <w:rsid w:val="002E7570"/>
    <w:rsid w:val="002F0911"/>
    <w:rsid w:val="002F18F2"/>
    <w:rsid w:val="002F23EC"/>
    <w:rsid w:val="002F308B"/>
    <w:rsid w:val="002F753A"/>
    <w:rsid w:val="002F7AB6"/>
    <w:rsid w:val="003020AE"/>
    <w:rsid w:val="003035F2"/>
    <w:rsid w:val="003068B6"/>
    <w:rsid w:val="00307041"/>
    <w:rsid w:val="003072F3"/>
    <w:rsid w:val="0030785F"/>
    <w:rsid w:val="00312933"/>
    <w:rsid w:val="00313F45"/>
    <w:rsid w:val="0031439F"/>
    <w:rsid w:val="0031694A"/>
    <w:rsid w:val="00317C62"/>
    <w:rsid w:val="00317E85"/>
    <w:rsid w:val="0032206A"/>
    <w:rsid w:val="00322A3A"/>
    <w:rsid w:val="0032373D"/>
    <w:rsid w:val="00324D26"/>
    <w:rsid w:val="00324F73"/>
    <w:rsid w:val="00327E5C"/>
    <w:rsid w:val="003315D1"/>
    <w:rsid w:val="003316F0"/>
    <w:rsid w:val="00331B32"/>
    <w:rsid w:val="0033244C"/>
    <w:rsid w:val="00334764"/>
    <w:rsid w:val="0033582B"/>
    <w:rsid w:val="00336A23"/>
    <w:rsid w:val="00336D05"/>
    <w:rsid w:val="00336E2A"/>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3B3B"/>
    <w:rsid w:val="00354788"/>
    <w:rsid w:val="00355F32"/>
    <w:rsid w:val="003560BD"/>
    <w:rsid w:val="00356613"/>
    <w:rsid w:val="003568C8"/>
    <w:rsid w:val="00360708"/>
    <w:rsid w:val="00360F92"/>
    <w:rsid w:val="00360FC0"/>
    <w:rsid w:val="00362191"/>
    <w:rsid w:val="003624CE"/>
    <w:rsid w:val="003626A4"/>
    <w:rsid w:val="003643F2"/>
    <w:rsid w:val="0036463D"/>
    <w:rsid w:val="0036466E"/>
    <w:rsid w:val="00364CFB"/>
    <w:rsid w:val="003663C1"/>
    <w:rsid w:val="00366841"/>
    <w:rsid w:val="00367540"/>
    <w:rsid w:val="0036766A"/>
    <w:rsid w:val="00367F06"/>
    <w:rsid w:val="0037043C"/>
    <w:rsid w:val="0037105B"/>
    <w:rsid w:val="00372811"/>
    <w:rsid w:val="00375A47"/>
    <w:rsid w:val="003769F9"/>
    <w:rsid w:val="00376FCF"/>
    <w:rsid w:val="00377264"/>
    <w:rsid w:val="003776D1"/>
    <w:rsid w:val="00377A28"/>
    <w:rsid w:val="00377F49"/>
    <w:rsid w:val="00381980"/>
    <w:rsid w:val="00382C98"/>
    <w:rsid w:val="00383877"/>
    <w:rsid w:val="0038398A"/>
    <w:rsid w:val="00384080"/>
    <w:rsid w:val="0038449A"/>
    <w:rsid w:val="00385DA1"/>
    <w:rsid w:val="00385E08"/>
    <w:rsid w:val="00390BB8"/>
    <w:rsid w:val="00392F94"/>
    <w:rsid w:val="00395D50"/>
    <w:rsid w:val="00395D7D"/>
    <w:rsid w:val="003968B6"/>
    <w:rsid w:val="00396C21"/>
    <w:rsid w:val="00396DFF"/>
    <w:rsid w:val="0039709F"/>
    <w:rsid w:val="003A08F4"/>
    <w:rsid w:val="003A0B4F"/>
    <w:rsid w:val="003A14F9"/>
    <w:rsid w:val="003A15F5"/>
    <w:rsid w:val="003A2127"/>
    <w:rsid w:val="003A28EF"/>
    <w:rsid w:val="003A2C25"/>
    <w:rsid w:val="003A3064"/>
    <w:rsid w:val="003A3973"/>
    <w:rsid w:val="003A4845"/>
    <w:rsid w:val="003A4EFA"/>
    <w:rsid w:val="003A5A78"/>
    <w:rsid w:val="003A6713"/>
    <w:rsid w:val="003A6E84"/>
    <w:rsid w:val="003A6FC8"/>
    <w:rsid w:val="003B2183"/>
    <w:rsid w:val="003B24A0"/>
    <w:rsid w:val="003B2A72"/>
    <w:rsid w:val="003B376D"/>
    <w:rsid w:val="003B4E20"/>
    <w:rsid w:val="003B53B9"/>
    <w:rsid w:val="003B577D"/>
    <w:rsid w:val="003B5A1A"/>
    <w:rsid w:val="003B6991"/>
    <w:rsid w:val="003C0320"/>
    <w:rsid w:val="003C123E"/>
    <w:rsid w:val="003C2BC5"/>
    <w:rsid w:val="003C322A"/>
    <w:rsid w:val="003C34BF"/>
    <w:rsid w:val="003C3A39"/>
    <w:rsid w:val="003C3C98"/>
    <w:rsid w:val="003C4C38"/>
    <w:rsid w:val="003C4EE5"/>
    <w:rsid w:val="003C618C"/>
    <w:rsid w:val="003C6FC6"/>
    <w:rsid w:val="003D1DD9"/>
    <w:rsid w:val="003D2E94"/>
    <w:rsid w:val="003D37DF"/>
    <w:rsid w:val="003D3DFD"/>
    <w:rsid w:val="003D43B3"/>
    <w:rsid w:val="003D7716"/>
    <w:rsid w:val="003E0649"/>
    <w:rsid w:val="003E31FF"/>
    <w:rsid w:val="003E336B"/>
    <w:rsid w:val="003E593F"/>
    <w:rsid w:val="003E5D69"/>
    <w:rsid w:val="003E60A7"/>
    <w:rsid w:val="003E7812"/>
    <w:rsid w:val="003F2468"/>
    <w:rsid w:val="003F3BEC"/>
    <w:rsid w:val="003F51CA"/>
    <w:rsid w:val="003F5406"/>
    <w:rsid w:val="003F5BFC"/>
    <w:rsid w:val="003F5E44"/>
    <w:rsid w:val="003F6DF3"/>
    <w:rsid w:val="003F72DE"/>
    <w:rsid w:val="003F7D72"/>
    <w:rsid w:val="003F7DC3"/>
    <w:rsid w:val="00400B3F"/>
    <w:rsid w:val="00401208"/>
    <w:rsid w:val="00401233"/>
    <w:rsid w:val="00401CB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9B"/>
    <w:rsid w:val="00415315"/>
    <w:rsid w:val="00415B0A"/>
    <w:rsid w:val="00415EF7"/>
    <w:rsid w:val="00416BBF"/>
    <w:rsid w:val="004205E3"/>
    <w:rsid w:val="00420793"/>
    <w:rsid w:val="004208B9"/>
    <w:rsid w:val="004212FD"/>
    <w:rsid w:val="00421F78"/>
    <w:rsid w:val="0042257F"/>
    <w:rsid w:val="0042269D"/>
    <w:rsid w:val="004226E1"/>
    <w:rsid w:val="00423456"/>
    <w:rsid w:val="0042348E"/>
    <w:rsid w:val="0042376D"/>
    <w:rsid w:val="00425E2C"/>
    <w:rsid w:val="00425F8C"/>
    <w:rsid w:val="00430AF7"/>
    <w:rsid w:val="00431814"/>
    <w:rsid w:val="004325FF"/>
    <w:rsid w:val="00432E64"/>
    <w:rsid w:val="004345FB"/>
    <w:rsid w:val="00434D5C"/>
    <w:rsid w:val="00434E33"/>
    <w:rsid w:val="004350E8"/>
    <w:rsid w:val="00435793"/>
    <w:rsid w:val="00435963"/>
    <w:rsid w:val="0043628F"/>
    <w:rsid w:val="00436EEE"/>
    <w:rsid w:val="00436FC1"/>
    <w:rsid w:val="00441103"/>
    <w:rsid w:val="00441256"/>
    <w:rsid w:val="00443828"/>
    <w:rsid w:val="00443C9C"/>
    <w:rsid w:val="004443C7"/>
    <w:rsid w:val="00444EEF"/>
    <w:rsid w:val="004459EC"/>
    <w:rsid w:val="00445FFB"/>
    <w:rsid w:val="0045025E"/>
    <w:rsid w:val="0045126C"/>
    <w:rsid w:val="00452324"/>
    <w:rsid w:val="004527AB"/>
    <w:rsid w:val="004546C8"/>
    <w:rsid w:val="004557B2"/>
    <w:rsid w:val="004562A1"/>
    <w:rsid w:val="0045732E"/>
    <w:rsid w:val="0045733B"/>
    <w:rsid w:val="004604D2"/>
    <w:rsid w:val="00461185"/>
    <w:rsid w:val="00462FA1"/>
    <w:rsid w:val="0046372E"/>
    <w:rsid w:val="004638A3"/>
    <w:rsid w:val="004653DF"/>
    <w:rsid w:val="004656B1"/>
    <w:rsid w:val="0046619A"/>
    <w:rsid w:val="004670CC"/>
    <w:rsid w:val="00471466"/>
    <w:rsid w:val="00471470"/>
    <w:rsid w:val="00472722"/>
    <w:rsid w:val="00472D6C"/>
    <w:rsid w:val="004748EE"/>
    <w:rsid w:val="00477280"/>
    <w:rsid w:val="004802DC"/>
    <w:rsid w:val="004812F4"/>
    <w:rsid w:val="00481AC8"/>
    <w:rsid w:val="00482F8F"/>
    <w:rsid w:val="00483FF3"/>
    <w:rsid w:val="00484809"/>
    <w:rsid w:val="0048553B"/>
    <w:rsid w:val="00485C09"/>
    <w:rsid w:val="00486EF3"/>
    <w:rsid w:val="004873C1"/>
    <w:rsid w:val="00487668"/>
    <w:rsid w:val="00492153"/>
    <w:rsid w:val="00492967"/>
    <w:rsid w:val="00493200"/>
    <w:rsid w:val="00494912"/>
    <w:rsid w:val="00495583"/>
    <w:rsid w:val="004961B6"/>
    <w:rsid w:val="00496FF5"/>
    <w:rsid w:val="004979A9"/>
    <w:rsid w:val="00497E7F"/>
    <w:rsid w:val="004A04D6"/>
    <w:rsid w:val="004A21F7"/>
    <w:rsid w:val="004A2EF2"/>
    <w:rsid w:val="004A424C"/>
    <w:rsid w:val="004A471E"/>
    <w:rsid w:val="004A7808"/>
    <w:rsid w:val="004B2978"/>
    <w:rsid w:val="004B2C13"/>
    <w:rsid w:val="004B2D9A"/>
    <w:rsid w:val="004B37E1"/>
    <w:rsid w:val="004B4693"/>
    <w:rsid w:val="004B4D8E"/>
    <w:rsid w:val="004B6275"/>
    <w:rsid w:val="004B6972"/>
    <w:rsid w:val="004B6C27"/>
    <w:rsid w:val="004C0D4C"/>
    <w:rsid w:val="004C11C5"/>
    <w:rsid w:val="004C2087"/>
    <w:rsid w:val="004C21AF"/>
    <w:rsid w:val="004C21EE"/>
    <w:rsid w:val="004C36D7"/>
    <w:rsid w:val="004C3B1A"/>
    <w:rsid w:val="004C3CAA"/>
    <w:rsid w:val="004C44E3"/>
    <w:rsid w:val="004C4908"/>
    <w:rsid w:val="004C4982"/>
    <w:rsid w:val="004C4E42"/>
    <w:rsid w:val="004C4F2D"/>
    <w:rsid w:val="004C5DD4"/>
    <w:rsid w:val="004C731E"/>
    <w:rsid w:val="004C7CB0"/>
    <w:rsid w:val="004C7D10"/>
    <w:rsid w:val="004D0209"/>
    <w:rsid w:val="004D0C87"/>
    <w:rsid w:val="004D1B1E"/>
    <w:rsid w:val="004D245E"/>
    <w:rsid w:val="004D29A6"/>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A9B"/>
    <w:rsid w:val="004F1F8F"/>
    <w:rsid w:val="004F2BBB"/>
    <w:rsid w:val="004F303C"/>
    <w:rsid w:val="004F3F4A"/>
    <w:rsid w:val="004F560E"/>
    <w:rsid w:val="004F7D0A"/>
    <w:rsid w:val="00500C1B"/>
    <w:rsid w:val="005017C8"/>
    <w:rsid w:val="005017F6"/>
    <w:rsid w:val="00501EE1"/>
    <w:rsid w:val="005026CB"/>
    <w:rsid w:val="005032AE"/>
    <w:rsid w:val="00503352"/>
    <w:rsid w:val="00505E1C"/>
    <w:rsid w:val="005061BE"/>
    <w:rsid w:val="00511642"/>
    <w:rsid w:val="005119E4"/>
    <w:rsid w:val="00512B19"/>
    <w:rsid w:val="00513BE4"/>
    <w:rsid w:val="00514134"/>
    <w:rsid w:val="005141A5"/>
    <w:rsid w:val="005144B1"/>
    <w:rsid w:val="00514B26"/>
    <w:rsid w:val="005150DD"/>
    <w:rsid w:val="0051572E"/>
    <w:rsid w:val="005160DB"/>
    <w:rsid w:val="0051635E"/>
    <w:rsid w:val="00516465"/>
    <w:rsid w:val="00516AF5"/>
    <w:rsid w:val="00517998"/>
    <w:rsid w:val="00521E29"/>
    <w:rsid w:val="0052228E"/>
    <w:rsid w:val="00523060"/>
    <w:rsid w:val="005238F5"/>
    <w:rsid w:val="00524E53"/>
    <w:rsid w:val="00524F12"/>
    <w:rsid w:val="00525303"/>
    <w:rsid w:val="0052532D"/>
    <w:rsid w:val="00526A00"/>
    <w:rsid w:val="00527169"/>
    <w:rsid w:val="005274E0"/>
    <w:rsid w:val="00527542"/>
    <w:rsid w:val="00527793"/>
    <w:rsid w:val="00531240"/>
    <w:rsid w:val="00534E14"/>
    <w:rsid w:val="00535D5C"/>
    <w:rsid w:val="00536318"/>
    <w:rsid w:val="0053683D"/>
    <w:rsid w:val="00537079"/>
    <w:rsid w:val="00537918"/>
    <w:rsid w:val="00541D48"/>
    <w:rsid w:val="0054264E"/>
    <w:rsid w:val="005426C3"/>
    <w:rsid w:val="00542A9E"/>
    <w:rsid w:val="00543960"/>
    <w:rsid w:val="005439A7"/>
    <w:rsid w:val="00544816"/>
    <w:rsid w:val="00545071"/>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516"/>
    <w:rsid w:val="005560D3"/>
    <w:rsid w:val="005565B1"/>
    <w:rsid w:val="00556F8D"/>
    <w:rsid w:val="0055747E"/>
    <w:rsid w:val="00557F21"/>
    <w:rsid w:val="005635DA"/>
    <w:rsid w:val="00563CCF"/>
    <w:rsid w:val="00564198"/>
    <w:rsid w:val="00564DF0"/>
    <w:rsid w:val="005657E3"/>
    <w:rsid w:val="0056581D"/>
    <w:rsid w:val="00565BEC"/>
    <w:rsid w:val="005664A7"/>
    <w:rsid w:val="005670BF"/>
    <w:rsid w:val="0056771E"/>
    <w:rsid w:val="00570EFE"/>
    <w:rsid w:val="00571857"/>
    <w:rsid w:val="00571CC4"/>
    <w:rsid w:val="00572133"/>
    <w:rsid w:val="00572923"/>
    <w:rsid w:val="005745CA"/>
    <w:rsid w:val="00574E6B"/>
    <w:rsid w:val="005757EA"/>
    <w:rsid w:val="00576872"/>
    <w:rsid w:val="00581E23"/>
    <w:rsid w:val="0058249D"/>
    <w:rsid w:val="0058352F"/>
    <w:rsid w:val="0058417F"/>
    <w:rsid w:val="00584732"/>
    <w:rsid w:val="00584862"/>
    <w:rsid w:val="00585531"/>
    <w:rsid w:val="00585C23"/>
    <w:rsid w:val="00586886"/>
    <w:rsid w:val="00587206"/>
    <w:rsid w:val="0058751F"/>
    <w:rsid w:val="00587C85"/>
    <w:rsid w:val="00587FEB"/>
    <w:rsid w:val="005900B5"/>
    <w:rsid w:val="0059052C"/>
    <w:rsid w:val="0059065C"/>
    <w:rsid w:val="005916A7"/>
    <w:rsid w:val="005919B8"/>
    <w:rsid w:val="005926D3"/>
    <w:rsid w:val="0059273D"/>
    <w:rsid w:val="00592F00"/>
    <w:rsid w:val="005936E7"/>
    <w:rsid w:val="00593EB1"/>
    <w:rsid w:val="005945D3"/>
    <w:rsid w:val="00594A66"/>
    <w:rsid w:val="005957A3"/>
    <w:rsid w:val="00596923"/>
    <w:rsid w:val="00597CA9"/>
    <w:rsid w:val="00597DDF"/>
    <w:rsid w:val="005A00DC"/>
    <w:rsid w:val="005A2F8F"/>
    <w:rsid w:val="005A4F18"/>
    <w:rsid w:val="005A5393"/>
    <w:rsid w:val="005A5604"/>
    <w:rsid w:val="005A5A03"/>
    <w:rsid w:val="005A5DD8"/>
    <w:rsid w:val="005A6D34"/>
    <w:rsid w:val="005B0E46"/>
    <w:rsid w:val="005B1459"/>
    <w:rsid w:val="005B175E"/>
    <w:rsid w:val="005B2D21"/>
    <w:rsid w:val="005B300C"/>
    <w:rsid w:val="005B4475"/>
    <w:rsid w:val="005B61E2"/>
    <w:rsid w:val="005B6254"/>
    <w:rsid w:val="005B7567"/>
    <w:rsid w:val="005B7E9B"/>
    <w:rsid w:val="005C0080"/>
    <w:rsid w:val="005C23AC"/>
    <w:rsid w:val="005C30A2"/>
    <w:rsid w:val="005C3525"/>
    <w:rsid w:val="005C3BBF"/>
    <w:rsid w:val="005C5235"/>
    <w:rsid w:val="005C580C"/>
    <w:rsid w:val="005C5D3F"/>
    <w:rsid w:val="005C7009"/>
    <w:rsid w:val="005C700C"/>
    <w:rsid w:val="005D096B"/>
    <w:rsid w:val="005D0C44"/>
    <w:rsid w:val="005D15A3"/>
    <w:rsid w:val="005D295B"/>
    <w:rsid w:val="005D337C"/>
    <w:rsid w:val="005D46C4"/>
    <w:rsid w:val="005D59F1"/>
    <w:rsid w:val="005D6B5F"/>
    <w:rsid w:val="005D7029"/>
    <w:rsid w:val="005D70D6"/>
    <w:rsid w:val="005E1D91"/>
    <w:rsid w:val="005E1DCF"/>
    <w:rsid w:val="005E20BA"/>
    <w:rsid w:val="005E224E"/>
    <w:rsid w:val="005E3499"/>
    <w:rsid w:val="005E34F5"/>
    <w:rsid w:val="005E3BE0"/>
    <w:rsid w:val="005E4528"/>
    <w:rsid w:val="005E453C"/>
    <w:rsid w:val="005E461C"/>
    <w:rsid w:val="005E4B7D"/>
    <w:rsid w:val="005E79FF"/>
    <w:rsid w:val="005F143F"/>
    <w:rsid w:val="005F1770"/>
    <w:rsid w:val="005F3529"/>
    <w:rsid w:val="005F42EA"/>
    <w:rsid w:val="005F444B"/>
    <w:rsid w:val="005F4537"/>
    <w:rsid w:val="005F460A"/>
    <w:rsid w:val="005F49F8"/>
    <w:rsid w:val="005F4D49"/>
    <w:rsid w:val="005F56CB"/>
    <w:rsid w:val="005F5958"/>
    <w:rsid w:val="005F6BCA"/>
    <w:rsid w:val="005F6D0F"/>
    <w:rsid w:val="005F778B"/>
    <w:rsid w:val="005F7D29"/>
    <w:rsid w:val="00601119"/>
    <w:rsid w:val="006011A3"/>
    <w:rsid w:val="006016D2"/>
    <w:rsid w:val="006048F3"/>
    <w:rsid w:val="00604FDD"/>
    <w:rsid w:val="00607B10"/>
    <w:rsid w:val="00607D9B"/>
    <w:rsid w:val="00610810"/>
    <w:rsid w:val="00611809"/>
    <w:rsid w:val="00611965"/>
    <w:rsid w:val="00613977"/>
    <w:rsid w:val="00614329"/>
    <w:rsid w:val="006153DD"/>
    <w:rsid w:val="006155C7"/>
    <w:rsid w:val="0061569A"/>
    <w:rsid w:val="0061613B"/>
    <w:rsid w:val="00617529"/>
    <w:rsid w:val="00617BE2"/>
    <w:rsid w:val="006207D3"/>
    <w:rsid w:val="00620859"/>
    <w:rsid w:val="00620B01"/>
    <w:rsid w:val="006211C6"/>
    <w:rsid w:val="006219F0"/>
    <w:rsid w:val="00621A86"/>
    <w:rsid w:val="006239A9"/>
    <w:rsid w:val="00627C19"/>
    <w:rsid w:val="00627CAF"/>
    <w:rsid w:val="0063048B"/>
    <w:rsid w:val="00630B83"/>
    <w:rsid w:val="00630D74"/>
    <w:rsid w:val="00630F06"/>
    <w:rsid w:val="00631CC8"/>
    <w:rsid w:val="006336E9"/>
    <w:rsid w:val="00634653"/>
    <w:rsid w:val="0063467A"/>
    <w:rsid w:val="00634744"/>
    <w:rsid w:val="00634CEB"/>
    <w:rsid w:val="00636C3B"/>
    <w:rsid w:val="0064083F"/>
    <w:rsid w:val="00640FFB"/>
    <w:rsid w:val="0064103C"/>
    <w:rsid w:val="00641A75"/>
    <w:rsid w:val="00641F0F"/>
    <w:rsid w:val="0064245D"/>
    <w:rsid w:val="0064257C"/>
    <w:rsid w:val="00642895"/>
    <w:rsid w:val="006447D0"/>
    <w:rsid w:val="00645C7A"/>
    <w:rsid w:val="00647AA3"/>
    <w:rsid w:val="00647CE4"/>
    <w:rsid w:val="006501B6"/>
    <w:rsid w:val="00651DA2"/>
    <w:rsid w:val="00652DEB"/>
    <w:rsid w:val="0065412A"/>
    <w:rsid w:val="00654490"/>
    <w:rsid w:val="00655612"/>
    <w:rsid w:val="00655ABC"/>
    <w:rsid w:val="0065631E"/>
    <w:rsid w:val="0065690E"/>
    <w:rsid w:val="00656C49"/>
    <w:rsid w:val="00657897"/>
    <w:rsid w:val="006608BD"/>
    <w:rsid w:val="00660983"/>
    <w:rsid w:val="00660B03"/>
    <w:rsid w:val="00661094"/>
    <w:rsid w:val="00661BE8"/>
    <w:rsid w:val="00662114"/>
    <w:rsid w:val="006623C8"/>
    <w:rsid w:val="00662AF2"/>
    <w:rsid w:val="00664A13"/>
    <w:rsid w:val="00665343"/>
    <w:rsid w:val="0066629A"/>
    <w:rsid w:val="006669DD"/>
    <w:rsid w:val="00667E73"/>
    <w:rsid w:val="00667E88"/>
    <w:rsid w:val="00671286"/>
    <w:rsid w:val="00672AE5"/>
    <w:rsid w:val="00673C92"/>
    <w:rsid w:val="006747F2"/>
    <w:rsid w:val="006763E7"/>
    <w:rsid w:val="0067728C"/>
    <w:rsid w:val="0067746E"/>
    <w:rsid w:val="00680263"/>
    <w:rsid w:val="00680E18"/>
    <w:rsid w:val="0068301F"/>
    <w:rsid w:val="00683B85"/>
    <w:rsid w:val="006841EB"/>
    <w:rsid w:val="00684B5A"/>
    <w:rsid w:val="00685EF6"/>
    <w:rsid w:val="0068772C"/>
    <w:rsid w:val="006904C3"/>
    <w:rsid w:val="006921DC"/>
    <w:rsid w:val="0069282C"/>
    <w:rsid w:val="00693A92"/>
    <w:rsid w:val="00693B53"/>
    <w:rsid w:val="00693F53"/>
    <w:rsid w:val="00695BA5"/>
    <w:rsid w:val="006976BC"/>
    <w:rsid w:val="006977D0"/>
    <w:rsid w:val="00697C1B"/>
    <w:rsid w:val="006A1595"/>
    <w:rsid w:val="006A2B62"/>
    <w:rsid w:val="006A3393"/>
    <w:rsid w:val="006A3F79"/>
    <w:rsid w:val="006A45C1"/>
    <w:rsid w:val="006A4839"/>
    <w:rsid w:val="006A4DFE"/>
    <w:rsid w:val="006A5C49"/>
    <w:rsid w:val="006A5F8E"/>
    <w:rsid w:val="006A6371"/>
    <w:rsid w:val="006A67DA"/>
    <w:rsid w:val="006A70E6"/>
    <w:rsid w:val="006A7830"/>
    <w:rsid w:val="006A7855"/>
    <w:rsid w:val="006B0176"/>
    <w:rsid w:val="006B0869"/>
    <w:rsid w:val="006B100E"/>
    <w:rsid w:val="006B11EA"/>
    <w:rsid w:val="006B1B67"/>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3CB5"/>
    <w:rsid w:val="006C4C52"/>
    <w:rsid w:val="006C5992"/>
    <w:rsid w:val="006C7EBB"/>
    <w:rsid w:val="006D0509"/>
    <w:rsid w:val="006D2ED9"/>
    <w:rsid w:val="006D3286"/>
    <w:rsid w:val="006D3EB0"/>
    <w:rsid w:val="006D6F90"/>
    <w:rsid w:val="006D70C7"/>
    <w:rsid w:val="006D72CD"/>
    <w:rsid w:val="006D73C3"/>
    <w:rsid w:val="006E0C8B"/>
    <w:rsid w:val="006E16B7"/>
    <w:rsid w:val="006E194D"/>
    <w:rsid w:val="006E3372"/>
    <w:rsid w:val="006E4D9A"/>
    <w:rsid w:val="006E7E3D"/>
    <w:rsid w:val="006F04E0"/>
    <w:rsid w:val="006F0B88"/>
    <w:rsid w:val="006F2BB2"/>
    <w:rsid w:val="006F307F"/>
    <w:rsid w:val="006F482B"/>
    <w:rsid w:val="006F55E8"/>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2A40"/>
    <w:rsid w:val="007339A4"/>
    <w:rsid w:val="00733A92"/>
    <w:rsid w:val="00733CBF"/>
    <w:rsid w:val="0073407A"/>
    <w:rsid w:val="007341E1"/>
    <w:rsid w:val="00734EA1"/>
    <w:rsid w:val="007359EB"/>
    <w:rsid w:val="00735A1B"/>
    <w:rsid w:val="00740FD0"/>
    <w:rsid w:val="007442B8"/>
    <w:rsid w:val="00744509"/>
    <w:rsid w:val="00744AD6"/>
    <w:rsid w:val="00744BCE"/>
    <w:rsid w:val="00744F0D"/>
    <w:rsid w:val="00745C54"/>
    <w:rsid w:val="0074652C"/>
    <w:rsid w:val="0074771B"/>
    <w:rsid w:val="00750238"/>
    <w:rsid w:val="007517E3"/>
    <w:rsid w:val="00751B82"/>
    <w:rsid w:val="00752583"/>
    <w:rsid w:val="00752677"/>
    <w:rsid w:val="0075329E"/>
    <w:rsid w:val="00754D85"/>
    <w:rsid w:val="007558A7"/>
    <w:rsid w:val="00756092"/>
    <w:rsid w:val="007565ED"/>
    <w:rsid w:val="0076063C"/>
    <w:rsid w:val="00760792"/>
    <w:rsid w:val="00760933"/>
    <w:rsid w:val="00761193"/>
    <w:rsid w:val="00761E44"/>
    <w:rsid w:val="0076211D"/>
    <w:rsid w:val="00762F12"/>
    <w:rsid w:val="00763015"/>
    <w:rsid w:val="007645FF"/>
    <w:rsid w:val="007647C7"/>
    <w:rsid w:val="007649AB"/>
    <w:rsid w:val="00764E9A"/>
    <w:rsid w:val="0076602F"/>
    <w:rsid w:val="007667FA"/>
    <w:rsid w:val="0077054C"/>
    <w:rsid w:val="0077090E"/>
    <w:rsid w:val="00772645"/>
    <w:rsid w:val="00772DB5"/>
    <w:rsid w:val="00773332"/>
    <w:rsid w:val="0077494D"/>
    <w:rsid w:val="007756F3"/>
    <w:rsid w:val="00777018"/>
    <w:rsid w:val="007772E0"/>
    <w:rsid w:val="0078086D"/>
    <w:rsid w:val="00781426"/>
    <w:rsid w:val="007826FE"/>
    <w:rsid w:val="00782EBE"/>
    <w:rsid w:val="00783089"/>
    <w:rsid w:val="007835D4"/>
    <w:rsid w:val="00783C32"/>
    <w:rsid w:val="007843C7"/>
    <w:rsid w:val="00784D09"/>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AD1"/>
    <w:rsid w:val="007A4C31"/>
    <w:rsid w:val="007A56F8"/>
    <w:rsid w:val="007A60F9"/>
    <w:rsid w:val="007B0F5B"/>
    <w:rsid w:val="007B11BC"/>
    <w:rsid w:val="007B1474"/>
    <w:rsid w:val="007B1513"/>
    <w:rsid w:val="007B1B37"/>
    <w:rsid w:val="007B25EA"/>
    <w:rsid w:val="007B321E"/>
    <w:rsid w:val="007B34A5"/>
    <w:rsid w:val="007B63BE"/>
    <w:rsid w:val="007B7121"/>
    <w:rsid w:val="007C0381"/>
    <w:rsid w:val="007C0E73"/>
    <w:rsid w:val="007C1619"/>
    <w:rsid w:val="007C1C9C"/>
    <w:rsid w:val="007C2E3A"/>
    <w:rsid w:val="007C349F"/>
    <w:rsid w:val="007C5688"/>
    <w:rsid w:val="007C5921"/>
    <w:rsid w:val="007C66B2"/>
    <w:rsid w:val="007D0B54"/>
    <w:rsid w:val="007D156F"/>
    <w:rsid w:val="007D2361"/>
    <w:rsid w:val="007D2552"/>
    <w:rsid w:val="007D4028"/>
    <w:rsid w:val="007E0181"/>
    <w:rsid w:val="007E05E8"/>
    <w:rsid w:val="007E0E37"/>
    <w:rsid w:val="007E1AF1"/>
    <w:rsid w:val="007E213B"/>
    <w:rsid w:val="007E253E"/>
    <w:rsid w:val="007E2B3E"/>
    <w:rsid w:val="007E333D"/>
    <w:rsid w:val="007E3676"/>
    <w:rsid w:val="007E3E0C"/>
    <w:rsid w:val="007E4AF3"/>
    <w:rsid w:val="007E5918"/>
    <w:rsid w:val="007E670F"/>
    <w:rsid w:val="007E79CB"/>
    <w:rsid w:val="007F00E2"/>
    <w:rsid w:val="007F0641"/>
    <w:rsid w:val="007F0EF0"/>
    <w:rsid w:val="007F1645"/>
    <w:rsid w:val="007F1B12"/>
    <w:rsid w:val="007F2468"/>
    <w:rsid w:val="007F2D1B"/>
    <w:rsid w:val="007F3CB5"/>
    <w:rsid w:val="007F3E5E"/>
    <w:rsid w:val="007F5CDE"/>
    <w:rsid w:val="007F5F0C"/>
    <w:rsid w:val="007F6681"/>
    <w:rsid w:val="007F71B7"/>
    <w:rsid w:val="007F7763"/>
    <w:rsid w:val="0080044D"/>
    <w:rsid w:val="00800D40"/>
    <w:rsid w:val="008019C7"/>
    <w:rsid w:val="00801FA6"/>
    <w:rsid w:val="00803751"/>
    <w:rsid w:val="008037F5"/>
    <w:rsid w:val="008054D9"/>
    <w:rsid w:val="00806328"/>
    <w:rsid w:val="008101A4"/>
    <w:rsid w:val="00810500"/>
    <w:rsid w:val="00810EB5"/>
    <w:rsid w:val="0081126D"/>
    <w:rsid w:val="00811E2B"/>
    <w:rsid w:val="008140A6"/>
    <w:rsid w:val="008148E3"/>
    <w:rsid w:val="00815403"/>
    <w:rsid w:val="00815B0B"/>
    <w:rsid w:val="00815C12"/>
    <w:rsid w:val="00815C73"/>
    <w:rsid w:val="00816A1B"/>
    <w:rsid w:val="008202F4"/>
    <w:rsid w:val="008219BA"/>
    <w:rsid w:val="00822E3F"/>
    <w:rsid w:val="008231BB"/>
    <w:rsid w:val="008232FE"/>
    <w:rsid w:val="0082538C"/>
    <w:rsid w:val="0082582C"/>
    <w:rsid w:val="00825E4A"/>
    <w:rsid w:val="00826075"/>
    <w:rsid w:val="008260C5"/>
    <w:rsid w:val="008263A0"/>
    <w:rsid w:val="0082681D"/>
    <w:rsid w:val="00827091"/>
    <w:rsid w:val="00827566"/>
    <w:rsid w:val="008279AA"/>
    <w:rsid w:val="00830952"/>
    <w:rsid w:val="00830DC0"/>
    <w:rsid w:val="008312BB"/>
    <w:rsid w:val="008314B0"/>
    <w:rsid w:val="00831750"/>
    <w:rsid w:val="00831D9B"/>
    <w:rsid w:val="00832077"/>
    <w:rsid w:val="0083275D"/>
    <w:rsid w:val="008331AD"/>
    <w:rsid w:val="00833253"/>
    <w:rsid w:val="00833520"/>
    <w:rsid w:val="00833E3D"/>
    <w:rsid w:val="008340CE"/>
    <w:rsid w:val="00834EFF"/>
    <w:rsid w:val="008361CE"/>
    <w:rsid w:val="00836E2B"/>
    <w:rsid w:val="00837372"/>
    <w:rsid w:val="008406E8"/>
    <w:rsid w:val="00843C01"/>
    <w:rsid w:val="00843EA0"/>
    <w:rsid w:val="00844ABF"/>
    <w:rsid w:val="0084578F"/>
    <w:rsid w:val="00845D67"/>
    <w:rsid w:val="0084605D"/>
    <w:rsid w:val="0084682A"/>
    <w:rsid w:val="00847713"/>
    <w:rsid w:val="00847F4A"/>
    <w:rsid w:val="0085038C"/>
    <w:rsid w:val="00850EB7"/>
    <w:rsid w:val="00852352"/>
    <w:rsid w:val="00852359"/>
    <w:rsid w:val="00853D97"/>
    <w:rsid w:val="00853E97"/>
    <w:rsid w:val="008544D3"/>
    <w:rsid w:val="00855238"/>
    <w:rsid w:val="00855AAD"/>
    <w:rsid w:val="0085618C"/>
    <w:rsid w:val="008601B7"/>
    <w:rsid w:val="008602A0"/>
    <w:rsid w:val="00860434"/>
    <w:rsid w:val="00862B0E"/>
    <w:rsid w:val="00863888"/>
    <w:rsid w:val="00864C1F"/>
    <w:rsid w:val="0086502D"/>
    <w:rsid w:val="00866F76"/>
    <w:rsid w:val="00867314"/>
    <w:rsid w:val="00867B1A"/>
    <w:rsid w:val="00870280"/>
    <w:rsid w:val="0087109F"/>
    <w:rsid w:val="00872776"/>
    <w:rsid w:val="00872B13"/>
    <w:rsid w:val="00873B42"/>
    <w:rsid w:val="00874335"/>
    <w:rsid w:val="00874A93"/>
    <w:rsid w:val="00875AB1"/>
    <w:rsid w:val="00876E1A"/>
    <w:rsid w:val="00880A1A"/>
    <w:rsid w:val="00883D14"/>
    <w:rsid w:val="008852B6"/>
    <w:rsid w:val="00885596"/>
    <w:rsid w:val="008863B0"/>
    <w:rsid w:val="0088652F"/>
    <w:rsid w:val="00886586"/>
    <w:rsid w:val="008871D8"/>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6902"/>
    <w:rsid w:val="008A78BC"/>
    <w:rsid w:val="008B02DC"/>
    <w:rsid w:val="008B107A"/>
    <w:rsid w:val="008B4001"/>
    <w:rsid w:val="008B410B"/>
    <w:rsid w:val="008B5E3B"/>
    <w:rsid w:val="008B63D6"/>
    <w:rsid w:val="008B7371"/>
    <w:rsid w:val="008C3340"/>
    <w:rsid w:val="008C41EC"/>
    <w:rsid w:val="008C4E56"/>
    <w:rsid w:val="008C70BC"/>
    <w:rsid w:val="008C7469"/>
    <w:rsid w:val="008D0D62"/>
    <w:rsid w:val="008D1769"/>
    <w:rsid w:val="008D2140"/>
    <w:rsid w:val="008D21FD"/>
    <w:rsid w:val="008D280A"/>
    <w:rsid w:val="008D3BB3"/>
    <w:rsid w:val="008D52AE"/>
    <w:rsid w:val="008D595D"/>
    <w:rsid w:val="008D6D96"/>
    <w:rsid w:val="008D7326"/>
    <w:rsid w:val="008D7C0F"/>
    <w:rsid w:val="008E062D"/>
    <w:rsid w:val="008E132F"/>
    <w:rsid w:val="008E182A"/>
    <w:rsid w:val="008E2353"/>
    <w:rsid w:val="008E2648"/>
    <w:rsid w:val="008E2B1C"/>
    <w:rsid w:val="008E3469"/>
    <w:rsid w:val="008E3ACF"/>
    <w:rsid w:val="008E5F2B"/>
    <w:rsid w:val="008E6384"/>
    <w:rsid w:val="008E680E"/>
    <w:rsid w:val="008E7221"/>
    <w:rsid w:val="008E7614"/>
    <w:rsid w:val="008E77D3"/>
    <w:rsid w:val="008E7EBE"/>
    <w:rsid w:val="008F03B9"/>
    <w:rsid w:val="008F0EBF"/>
    <w:rsid w:val="008F1308"/>
    <w:rsid w:val="008F18AA"/>
    <w:rsid w:val="008F2360"/>
    <w:rsid w:val="008F29DC"/>
    <w:rsid w:val="008F2E9B"/>
    <w:rsid w:val="008F3F49"/>
    <w:rsid w:val="008F431B"/>
    <w:rsid w:val="008F4332"/>
    <w:rsid w:val="008F5203"/>
    <w:rsid w:val="008F54AD"/>
    <w:rsid w:val="008F7CCB"/>
    <w:rsid w:val="009008A8"/>
    <w:rsid w:val="00901103"/>
    <w:rsid w:val="00902000"/>
    <w:rsid w:val="00902C98"/>
    <w:rsid w:val="009034DC"/>
    <w:rsid w:val="00905D9C"/>
    <w:rsid w:val="009060C6"/>
    <w:rsid w:val="00907E5F"/>
    <w:rsid w:val="009108AB"/>
    <w:rsid w:val="00910AA0"/>
    <w:rsid w:val="00910F9B"/>
    <w:rsid w:val="00911D96"/>
    <w:rsid w:val="00912887"/>
    <w:rsid w:val="00913924"/>
    <w:rsid w:val="00914CFB"/>
    <w:rsid w:val="0091595E"/>
    <w:rsid w:val="00916389"/>
    <w:rsid w:val="00916992"/>
    <w:rsid w:val="00916E92"/>
    <w:rsid w:val="009203EA"/>
    <w:rsid w:val="0092062D"/>
    <w:rsid w:val="00920D9E"/>
    <w:rsid w:val="00920DCA"/>
    <w:rsid w:val="00920EED"/>
    <w:rsid w:val="00921DD7"/>
    <w:rsid w:val="00922AE3"/>
    <w:rsid w:val="00922FB3"/>
    <w:rsid w:val="00923235"/>
    <w:rsid w:val="0092323E"/>
    <w:rsid w:val="0092475E"/>
    <w:rsid w:val="00924A7C"/>
    <w:rsid w:val="00925725"/>
    <w:rsid w:val="00926FAB"/>
    <w:rsid w:val="00927E44"/>
    <w:rsid w:val="00927F0D"/>
    <w:rsid w:val="00930730"/>
    <w:rsid w:val="0093142F"/>
    <w:rsid w:val="009320C3"/>
    <w:rsid w:val="00934257"/>
    <w:rsid w:val="0093425A"/>
    <w:rsid w:val="00934370"/>
    <w:rsid w:val="009349D0"/>
    <w:rsid w:val="00934EAC"/>
    <w:rsid w:val="00935827"/>
    <w:rsid w:val="00936826"/>
    <w:rsid w:val="0093719F"/>
    <w:rsid w:val="009373AA"/>
    <w:rsid w:val="009403F0"/>
    <w:rsid w:val="009409EE"/>
    <w:rsid w:val="00942586"/>
    <w:rsid w:val="00942DBC"/>
    <w:rsid w:val="00943082"/>
    <w:rsid w:val="00943A39"/>
    <w:rsid w:val="00944FE2"/>
    <w:rsid w:val="00945667"/>
    <w:rsid w:val="00945927"/>
    <w:rsid w:val="00946AEC"/>
    <w:rsid w:val="00946C4A"/>
    <w:rsid w:val="00947BE7"/>
    <w:rsid w:val="00947D75"/>
    <w:rsid w:val="0095103F"/>
    <w:rsid w:val="00952888"/>
    <w:rsid w:val="00953239"/>
    <w:rsid w:val="0095340B"/>
    <w:rsid w:val="00953946"/>
    <w:rsid w:val="00953DB2"/>
    <w:rsid w:val="00956D4A"/>
    <w:rsid w:val="00957D91"/>
    <w:rsid w:val="00961A49"/>
    <w:rsid w:val="009647B1"/>
    <w:rsid w:val="00964A33"/>
    <w:rsid w:val="00966017"/>
    <w:rsid w:val="009660BE"/>
    <w:rsid w:val="009662BE"/>
    <w:rsid w:val="00966546"/>
    <w:rsid w:val="00967759"/>
    <w:rsid w:val="00970083"/>
    <w:rsid w:val="009701B0"/>
    <w:rsid w:val="00970FB6"/>
    <w:rsid w:val="00971307"/>
    <w:rsid w:val="00971B04"/>
    <w:rsid w:val="0097319F"/>
    <w:rsid w:val="0097503C"/>
    <w:rsid w:val="009750CB"/>
    <w:rsid w:val="00975D13"/>
    <w:rsid w:val="00975E54"/>
    <w:rsid w:val="00981769"/>
    <w:rsid w:val="009817EC"/>
    <w:rsid w:val="0098186B"/>
    <w:rsid w:val="00982600"/>
    <w:rsid w:val="00983208"/>
    <w:rsid w:val="0098425C"/>
    <w:rsid w:val="00985134"/>
    <w:rsid w:val="00985AE3"/>
    <w:rsid w:val="009871C9"/>
    <w:rsid w:val="009872E9"/>
    <w:rsid w:val="0099113A"/>
    <w:rsid w:val="00993164"/>
    <w:rsid w:val="009942D4"/>
    <w:rsid w:val="009943BC"/>
    <w:rsid w:val="009956B7"/>
    <w:rsid w:val="00996228"/>
    <w:rsid w:val="00996A69"/>
    <w:rsid w:val="009972B4"/>
    <w:rsid w:val="009A0FE3"/>
    <w:rsid w:val="009A124E"/>
    <w:rsid w:val="009A41B6"/>
    <w:rsid w:val="009A6049"/>
    <w:rsid w:val="009A65F7"/>
    <w:rsid w:val="009B035B"/>
    <w:rsid w:val="009B072C"/>
    <w:rsid w:val="009B0ED6"/>
    <w:rsid w:val="009B2299"/>
    <w:rsid w:val="009B27AE"/>
    <w:rsid w:val="009B5442"/>
    <w:rsid w:val="009B56C6"/>
    <w:rsid w:val="009B5EA7"/>
    <w:rsid w:val="009B7104"/>
    <w:rsid w:val="009B77D2"/>
    <w:rsid w:val="009C13AE"/>
    <w:rsid w:val="009C2873"/>
    <w:rsid w:val="009C3676"/>
    <w:rsid w:val="009C3AD1"/>
    <w:rsid w:val="009C49F9"/>
    <w:rsid w:val="009C659A"/>
    <w:rsid w:val="009D281C"/>
    <w:rsid w:val="009D2F15"/>
    <w:rsid w:val="009D3E8F"/>
    <w:rsid w:val="009D4662"/>
    <w:rsid w:val="009D485C"/>
    <w:rsid w:val="009D4EE5"/>
    <w:rsid w:val="009D4FF3"/>
    <w:rsid w:val="009D5076"/>
    <w:rsid w:val="009D60E4"/>
    <w:rsid w:val="009E0383"/>
    <w:rsid w:val="009E0436"/>
    <w:rsid w:val="009E1740"/>
    <w:rsid w:val="009E1BC1"/>
    <w:rsid w:val="009E2355"/>
    <w:rsid w:val="009E282F"/>
    <w:rsid w:val="009E3F64"/>
    <w:rsid w:val="009E6DDC"/>
    <w:rsid w:val="009F1207"/>
    <w:rsid w:val="009F1B7B"/>
    <w:rsid w:val="009F40BC"/>
    <w:rsid w:val="009F4B65"/>
    <w:rsid w:val="009F50F7"/>
    <w:rsid w:val="009F55D0"/>
    <w:rsid w:val="009F5AC0"/>
    <w:rsid w:val="009F7B7C"/>
    <w:rsid w:val="00A01B80"/>
    <w:rsid w:val="00A0297D"/>
    <w:rsid w:val="00A04110"/>
    <w:rsid w:val="00A06788"/>
    <w:rsid w:val="00A06A68"/>
    <w:rsid w:val="00A07F18"/>
    <w:rsid w:val="00A111F9"/>
    <w:rsid w:val="00A1198E"/>
    <w:rsid w:val="00A12289"/>
    <w:rsid w:val="00A12647"/>
    <w:rsid w:val="00A1329F"/>
    <w:rsid w:val="00A143EE"/>
    <w:rsid w:val="00A152C8"/>
    <w:rsid w:val="00A16803"/>
    <w:rsid w:val="00A1701F"/>
    <w:rsid w:val="00A1723A"/>
    <w:rsid w:val="00A175F3"/>
    <w:rsid w:val="00A17DD6"/>
    <w:rsid w:val="00A2002B"/>
    <w:rsid w:val="00A203A3"/>
    <w:rsid w:val="00A208EB"/>
    <w:rsid w:val="00A216DE"/>
    <w:rsid w:val="00A21F2D"/>
    <w:rsid w:val="00A23E2A"/>
    <w:rsid w:val="00A241AF"/>
    <w:rsid w:val="00A25AAB"/>
    <w:rsid w:val="00A307A8"/>
    <w:rsid w:val="00A311EE"/>
    <w:rsid w:val="00A31CC8"/>
    <w:rsid w:val="00A332B8"/>
    <w:rsid w:val="00A333E7"/>
    <w:rsid w:val="00A3443C"/>
    <w:rsid w:val="00A34A1D"/>
    <w:rsid w:val="00A361DC"/>
    <w:rsid w:val="00A369FA"/>
    <w:rsid w:val="00A36ABA"/>
    <w:rsid w:val="00A36E68"/>
    <w:rsid w:val="00A37AFB"/>
    <w:rsid w:val="00A40001"/>
    <w:rsid w:val="00A4004D"/>
    <w:rsid w:val="00A40EA2"/>
    <w:rsid w:val="00A41172"/>
    <w:rsid w:val="00A41629"/>
    <w:rsid w:val="00A42342"/>
    <w:rsid w:val="00A446BA"/>
    <w:rsid w:val="00A46542"/>
    <w:rsid w:val="00A46979"/>
    <w:rsid w:val="00A46BDE"/>
    <w:rsid w:val="00A46CF4"/>
    <w:rsid w:val="00A46FF3"/>
    <w:rsid w:val="00A47591"/>
    <w:rsid w:val="00A50D92"/>
    <w:rsid w:val="00A50DC5"/>
    <w:rsid w:val="00A519D3"/>
    <w:rsid w:val="00A535A4"/>
    <w:rsid w:val="00A536B6"/>
    <w:rsid w:val="00A5375A"/>
    <w:rsid w:val="00A5430D"/>
    <w:rsid w:val="00A54CA7"/>
    <w:rsid w:val="00A54DAC"/>
    <w:rsid w:val="00A54E76"/>
    <w:rsid w:val="00A554E6"/>
    <w:rsid w:val="00A57358"/>
    <w:rsid w:val="00A577BB"/>
    <w:rsid w:val="00A61F3E"/>
    <w:rsid w:val="00A626ED"/>
    <w:rsid w:val="00A63E39"/>
    <w:rsid w:val="00A64B0D"/>
    <w:rsid w:val="00A64F01"/>
    <w:rsid w:val="00A660B0"/>
    <w:rsid w:val="00A6620A"/>
    <w:rsid w:val="00A663C1"/>
    <w:rsid w:val="00A677F6"/>
    <w:rsid w:val="00A67F4A"/>
    <w:rsid w:val="00A70706"/>
    <w:rsid w:val="00A70DBD"/>
    <w:rsid w:val="00A71276"/>
    <w:rsid w:val="00A72A9B"/>
    <w:rsid w:val="00A73809"/>
    <w:rsid w:val="00A73A6E"/>
    <w:rsid w:val="00A743EA"/>
    <w:rsid w:val="00A74DA9"/>
    <w:rsid w:val="00A751FD"/>
    <w:rsid w:val="00A757D1"/>
    <w:rsid w:val="00A77010"/>
    <w:rsid w:val="00A7713D"/>
    <w:rsid w:val="00A77988"/>
    <w:rsid w:val="00A80543"/>
    <w:rsid w:val="00A80CDE"/>
    <w:rsid w:val="00A80CEE"/>
    <w:rsid w:val="00A8195B"/>
    <w:rsid w:val="00A8199B"/>
    <w:rsid w:val="00A819DC"/>
    <w:rsid w:val="00A85FFF"/>
    <w:rsid w:val="00A86A0F"/>
    <w:rsid w:val="00A87817"/>
    <w:rsid w:val="00A90299"/>
    <w:rsid w:val="00A9103C"/>
    <w:rsid w:val="00A910FD"/>
    <w:rsid w:val="00A933D9"/>
    <w:rsid w:val="00A93D41"/>
    <w:rsid w:val="00A94127"/>
    <w:rsid w:val="00A94BAE"/>
    <w:rsid w:val="00A96635"/>
    <w:rsid w:val="00AA1C67"/>
    <w:rsid w:val="00AA1D9E"/>
    <w:rsid w:val="00AA2353"/>
    <w:rsid w:val="00AA3650"/>
    <w:rsid w:val="00AA45EB"/>
    <w:rsid w:val="00AA6962"/>
    <w:rsid w:val="00AB0DE3"/>
    <w:rsid w:val="00AB1F73"/>
    <w:rsid w:val="00AB208D"/>
    <w:rsid w:val="00AB21A6"/>
    <w:rsid w:val="00AB2E96"/>
    <w:rsid w:val="00AB2F91"/>
    <w:rsid w:val="00AB6CCF"/>
    <w:rsid w:val="00AC01CC"/>
    <w:rsid w:val="00AC0D2C"/>
    <w:rsid w:val="00AC1E06"/>
    <w:rsid w:val="00AC213B"/>
    <w:rsid w:val="00AC3B97"/>
    <w:rsid w:val="00AC4623"/>
    <w:rsid w:val="00AC4790"/>
    <w:rsid w:val="00AC49F5"/>
    <w:rsid w:val="00AC7933"/>
    <w:rsid w:val="00AD074D"/>
    <w:rsid w:val="00AD11AA"/>
    <w:rsid w:val="00AD248A"/>
    <w:rsid w:val="00AD2D3E"/>
    <w:rsid w:val="00AD4F7B"/>
    <w:rsid w:val="00AD627C"/>
    <w:rsid w:val="00AD6732"/>
    <w:rsid w:val="00AD6F50"/>
    <w:rsid w:val="00AD75AB"/>
    <w:rsid w:val="00AE0057"/>
    <w:rsid w:val="00AE0F96"/>
    <w:rsid w:val="00AE116E"/>
    <w:rsid w:val="00AE19D7"/>
    <w:rsid w:val="00AE24E3"/>
    <w:rsid w:val="00AE365C"/>
    <w:rsid w:val="00AE4D0F"/>
    <w:rsid w:val="00AE567D"/>
    <w:rsid w:val="00AE5D36"/>
    <w:rsid w:val="00AE62F3"/>
    <w:rsid w:val="00AE711B"/>
    <w:rsid w:val="00AF0A6D"/>
    <w:rsid w:val="00AF1E75"/>
    <w:rsid w:val="00AF325B"/>
    <w:rsid w:val="00AF450E"/>
    <w:rsid w:val="00AF4D98"/>
    <w:rsid w:val="00AF6534"/>
    <w:rsid w:val="00AF75D3"/>
    <w:rsid w:val="00AF7610"/>
    <w:rsid w:val="00B009B9"/>
    <w:rsid w:val="00B010FD"/>
    <w:rsid w:val="00B01B17"/>
    <w:rsid w:val="00B02A02"/>
    <w:rsid w:val="00B02EAE"/>
    <w:rsid w:val="00B03918"/>
    <w:rsid w:val="00B046D1"/>
    <w:rsid w:val="00B04D0C"/>
    <w:rsid w:val="00B06B16"/>
    <w:rsid w:val="00B06C0F"/>
    <w:rsid w:val="00B06E08"/>
    <w:rsid w:val="00B075EC"/>
    <w:rsid w:val="00B10B35"/>
    <w:rsid w:val="00B1182A"/>
    <w:rsid w:val="00B11F9D"/>
    <w:rsid w:val="00B13143"/>
    <w:rsid w:val="00B134B6"/>
    <w:rsid w:val="00B13CDD"/>
    <w:rsid w:val="00B13FEA"/>
    <w:rsid w:val="00B14A53"/>
    <w:rsid w:val="00B163AE"/>
    <w:rsid w:val="00B16B9A"/>
    <w:rsid w:val="00B1703F"/>
    <w:rsid w:val="00B17F85"/>
    <w:rsid w:val="00B20F7A"/>
    <w:rsid w:val="00B21FC3"/>
    <w:rsid w:val="00B248AB"/>
    <w:rsid w:val="00B25775"/>
    <w:rsid w:val="00B25A67"/>
    <w:rsid w:val="00B26502"/>
    <w:rsid w:val="00B27617"/>
    <w:rsid w:val="00B27949"/>
    <w:rsid w:val="00B27CA0"/>
    <w:rsid w:val="00B30238"/>
    <w:rsid w:val="00B307A3"/>
    <w:rsid w:val="00B311D5"/>
    <w:rsid w:val="00B3162E"/>
    <w:rsid w:val="00B34383"/>
    <w:rsid w:val="00B35C9C"/>
    <w:rsid w:val="00B369F1"/>
    <w:rsid w:val="00B373B9"/>
    <w:rsid w:val="00B401F4"/>
    <w:rsid w:val="00B40CDF"/>
    <w:rsid w:val="00B40DA5"/>
    <w:rsid w:val="00B42945"/>
    <w:rsid w:val="00B445D2"/>
    <w:rsid w:val="00B447FC"/>
    <w:rsid w:val="00B454E9"/>
    <w:rsid w:val="00B47F51"/>
    <w:rsid w:val="00B50F62"/>
    <w:rsid w:val="00B519AE"/>
    <w:rsid w:val="00B527DF"/>
    <w:rsid w:val="00B54020"/>
    <w:rsid w:val="00B563A5"/>
    <w:rsid w:val="00B56F8E"/>
    <w:rsid w:val="00B60924"/>
    <w:rsid w:val="00B60BAB"/>
    <w:rsid w:val="00B61B57"/>
    <w:rsid w:val="00B61CC3"/>
    <w:rsid w:val="00B623E4"/>
    <w:rsid w:val="00B62BF8"/>
    <w:rsid w:val="00B62F00"/>
    <w:rsid w:val="00B646BB"/>
    <w:rsid w:val="00B65882"/>
    <w:rsid w:val="00B65AC2"/>
    <w:rsid w:val="00B66033"/>
    <w:rsid w:val="00B66450"/>
    <w:rsid w:val="00B66F9A"/>
    <w:rsid w:val="00B67829"/>
    <w:rsid w:val="00B71926"/>
    <w:rsid w:val="00B733B2"/>
    <w:rsid w:val="00B7372F"/>
    <w:rsid w:val="00B741AB"/>
    <w:rsid w:val="00B74327"/>
    <w:rsid w:val="00B74649"/>
    <w:rsid w:val="00B74882"/>
    <w:rsid w:val="00B76344"/>
    <w:rsid w:val="00B769F0"/>
    <w:rsid w:val="00B76F1A"/>
    <w:rsid w:val="00B76FBA"/>
    <w:rsid w:val="00B774D5"/>
    <w:rsid w:val="00B80693"/>
    <w:rsid w:val="00B80C68"/>
    <w:rsid w:val="00B818BB"/>
    <w:rsid w:val="00B82740"/>
    <w:rsid w:val="00B8292A"/>
    <w:rsid w:val="00B82D5C"/>
    <w:rsid w:val="00B82EAC"/>
    <w:rsid w:val="00B8316D"/>
    <w:rsid w:val="00B83B8C"/>
    <w:rsid w:val="00B84DCE"/>
    <w:rsid w:val="00B85470"/>
    <w:rsid w:val="00B86B6B"/>
    <w:rsid w:val="00B86D05"/>
    <w:rsid w:val="00B87FBA"/>
    <w:rsid w:val="00B90A83"/>
    <w:rsid w:val="00B90B7F"/>
    <w:rsid w:val="00B923C1"/>
    <w:rsid w:val="00B93E99"/>
    <w:rsid w:val="00B969CE"/>
    <w:rsid w:val="00B96C3D"/>
    <w:rsid w:val="00B976F2"/>
    <w:rsid w:val="00BA0D4B"/>
    <w:rsid w:val="00BA170C"/>
    <w:rsid w:val="00BA25EE"/>
    <w:rsid w:val="00BA2B49"/>
    <w:rsid w:val="00BA38B4"/>
    <w:rsid w:val="00BA4232"/>
    <w:rsid w:val="00BA4730"/>
    <w:rsid w:val="00BA4FA7"/>
    <w:rsid w:val="00BA6A58"/>
    <w:rsid w:val="00BB096E"/>
    <w:rsid w:val="00BB152E"/>
    <w:rsid w:val="00BB16C9"/>
    <w:rsid w:val="00BB30AE"/>
    <w:rsid w:val="00BB4FE4"/>
    <w:rsid w:val="00BB5514"/>
    <w:rsid w:val="00BB5E2C"/>
    <w:rsid w:val="00BB6153"/>
    <w:rsid w:val="00BB6867"/>
    <w:rsid w:val="00BC1A4F"/>
    <w:rsid w:val="00BC2765"/>
    <w:rsid w:val="00BC30B0"/>
    <w:rsid w:val="00BC4367"/>
    <w:rsid w:val="00BC4B51"/>
    <w:rsid w:val="00BC4FE7"/>
    <w:rsid w:val="00BC5413"/>
    <w:rsid w:val="00BC6077"/>
    <w:rsid w:val="00BC729D"/>
    <w:rsid w:val="00BC77FD"/>
    <w:rsid w:val="00BD02B0"/>
    <w:rsid w:val="00BD1524"/>
    <w:rsid w:val="00BD2899"/>
    <w:rsid w:val="00BD2AE9"/>
    <w:rsid w:val="00BD3D58"/>
    <w:rsid w:val="00BD43CC"/>
    <w:rsid w:val="00BD4601"/>
    <w:rsid w:val="00BD4A08"/>
    <w:rsid w:val="00BD5115"/>
    <w:rsid w:val="00BD523E"/>
    <w:rsid w:val="00BD5326"/>
    <w:rsid w:val="00BD616D"/>
    <w:rsid w:val="00BD6A7F"/>
    <w:rsid w:val="00BD6AAA"/>
    <w:rsid w:val="00BD6DFC"/>
    <w:rsid w:val="00BD7E52"/>
    <w:rsid w:val="00BE02A7"/>
    <w:rsid w:val="00BE0F03"/>
    <w:rsid w:val="00BE0F24"/>
    <w:rsid w:val="00BE132B"/>
    <w:rsid w:val="00BE1A54"/>
    <w:rsid w:val="00BE1D97"/>
    <w:rsid w:val="00BE219C"/>
    <w:rsid w:val="00BE2949"/>
    <w:rsid w:val="00BE3654"/>
    <w:rsid w:val="00BE40B3"/>
    <w:rsid w:val="00BE4A7F"/>
    <w:rsid w:val="00BE4CA7"/>
    <w:rsid w:val="00BE5CD4"/>
    <w:rsid w:val="00BE5EB7"/>
    <w:rsid w:val="00BE6351"/>
    <w:rsid w:val="00BE6B14"/>
    <w:rsid w:val="00BE79B7"/>
    <w:rsid w:val="00BF0604"/>
    <w:rsid w:val="00BF11D5"/>
    <w:rsid w:val="00BF11E7"/>
    <w:rsid w:val="00BF3809"/>
    <w:rsid w:val="00BF4C17"/>
    <w:rsid w:val="00BF4DDF"/>
    <w:rsid w:val="00BF5A45"/>
    <w:rsid w:val="00BF6296"/>
    <w:rsid w:val="00BF62E2"/>
    <w:rsid w:val="00BF715D"/>
    <w:rsid w:val="00BF77B0"/>
    <w:rsid w:val="00C02BEA"/>
    <w:rsid w:val="00C02DBA"/>
    <w:rsid w:val="00C03AA9"/>
    <w:rsid w:val="00C05792"/>
    <w:rsid w:val="00C05805"/>
    <w:rsid w:val="00C0582F"/>
    <w:rsid w:val="00C07723"/>
    <w:rsid w:val="00C07A00"/>
    <w:rsid w:val="00C10068"/>
    <w:rsid w:val="00C103AD"/>
    <w:rsid w:val="00C113C8"/>
    <w:rsid w:val="00C1158A"/>
    <w:rsid w:val="00C1171B"/>
    <w:rsid w:val="00C12675"/>
    <w:rsid w:val="00C1382F"/>
    <w:rsid w:val="00C1465E"/>
    <w:rsid w:val="00C14B93"/>
    <w:rsid w:val="00C14D32"/>
    <w:rsid w:val="00C15022"/>
    <w:rsid w:val="00C162D1"/>
    <w:rsid w:val="00C1654F"/>
    <w:rsid w:val="00C1731B"/>
    <w:rsid w:val="00C17858"/>
    <w:rsid w:val="00C17E00"/>
    <w:rsid w:val="00C2001B"/>
    <w:rsid w:val="00C20885"/>
    <w:rsid w:val="00C22BE1"/>
    <w:rsid w:val="00C24979"/>
    <w:rsid w:val="00C266D8"/>
    <w:rsid w:val="00C268F4"/>
    <w:rsid w:val="00C269CF"/>
    <w:rsid w:val="00C30BF7"/>
    <w:rsid w:val="00C30F12"/>
    <w:rsid w:val="00C31E9E"/>
    <w:rsid w:val="00C3216E"/>
    <w:rsid w:val="00C329D3"/>
    <w:rsid w:val="00C33739"/>
    <w:rsid w:val="00C34421"/>
    <w:rsid w:val="00C357FB"/>
    <w:rsid w:val="00C36362"/>
    <w:rsid w:val="00C379BB"/>
    <w:rsid w:val="00C42028"/>
    <w:rsid w:val="00C4267D"/>
    <w:rsid w:val="00C430D7"/>
    <w:rsid w:val="00C44389"/>
    <w:rsid w:val="00C46084"/>
    <w:rsid w:val="00C464AF"/>
    <w:rsid w:val="00C5039A"/>
    <w:rsid w:val="00C5139E"/>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671"/>
    <w:rsid w:val="00C65D7C"/>
    <w:rsid w:val="00C665D4"/>
    <w:rsid w:val="00C67E7B"/>
    <w:rsid w:val="00C7059F"/>
    <w:rsid w:val="00C70EF0"/>
    <w:rsid w:val="00C7266D"/>
    <w:rsid w:val="00C73D30"/>
    <w:rsid w:val="00C74724"/>
    <w:rsid w:val="00C75534"/>
    <w:rsid w:val="00C773A8"/>
    <w:rsid w:val="00C77A11"/>
    <w:rsid w:val="00C77AA7"/>
    <w:rsid w:val="00C8013E"/>
    <w:rsid w:val="00C81039"/>
    <w:rsid w:val="00C81484"/>
    <w:rsid w:val="00C819DD"/>
    <w:rsid w:val="00C82235"/>
    <w:rsid w:val="00C82403"/>
    <w:rsid w:val="00C83FFE"/>
    <w:rsid w:val="00C84670"/>
    <w:rsid w:val="00C861CF"/>
    <w:rsid w:val="00C866D0"/>
    <w:rsid w:val="00C875B0"/>
    <w:rsid w:val="00C87805"/>
    <w:rsid w:val="00C87BBD"/>
    <w:rsid w:val="00C900B9"/>
    <w:rsid w:val="00C90324"/>
    <w:rsid w:val="00C905AB"/>
    <w:rsid w:val="00C918BB"/>
    <w:rsid w:val="00C92141"/>
    <w:rsid w:val="00C92291"/>
    <w:rsid w:val="00C92CE0"/>
    <w:rsid w:val="00C936B6"/>
    <w:rsid w:val="00C93ADF"/>
    <w:rsid w:val="00C93BD0"/>
    <w:rsid w:val="00C95693"/>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BAA"/>
    <w:rsid w:val="00CC2C4A"/>
    <w:rsid w:val="00CC332F"/>
    <w:rsid w:val="00CC5380"/>
    <w:rsid w:val="00CC55CD"/>
    <w:rsid w:val="00CC63C0"/>
    <w:rsid w:val="00CD061C"/>
    <w:rsid w:val="00CD1486"/>
    <w:rsid w:val="00CD2020"/>
    <w:rsid w:val="00CD2531"/>
    <w:rsid w:val="00CD26CA"/>
    <w:rsid w:val="00CD42B1"/>
    <w:rsid w:val="00CD459C"/>
    <w:rsid w:val="00CD5251"/>
    <w:rsid w:val="00CD5892"/>
    <w:rsid w:val="00CD5DEF"/>
    <w:rsid w:val="00CD5E3D"/>
    <w:rsid w:val="00CD5F81"/>
    <w:rsid w:val="00CD6E6C"/>
    <w:rsid w:val="00CD7655"/>
    <w:rsid w:val="00CE06B2"/>
    <w:rsid w:val="00CE1A6D"/>
    <w:rsid w:val="00CE1EAE"/>
    <w:rsid w:val="00CE4805"/>
    <w:rsid w:val="00CE48D7"/>
    <w:rsid w:val="00CE51A4"/>
    <w:rsid w:val="00CE52BD"/>
    <w:rsid w:val="00CE5EBD"/>
    <w:rsid w:val="00CE65B4"/>
    <w:rsid w:val="00CE715E"/>
    <w:rsid w:val="00CF07D9"/>
    <w:rsid w:val="00CF0A9F"/>
    <w:rsid w:val="00CF0C82"/>
    <w:rsid w:val="00CF0EA6"/>
    <w:rsid w:val="00CF1A61"/>
    <w:rsid w:val="00CF2634"/>
    <w:rsid w:val="00CF48CF"/>
    <w:rsid w:val="00CF4BDD"/>
    <w:rsid w:val="00CF5063"/>
    <w:rsid w:val="00CF7A51"/>
    <w:rsid w:val="00D00119"/>
    <w:rsid w:val="00D006F2"/>
    <w:rsid w:val="00D00E75"/>
    <w:rsid w:val="00D02C8C"/>
    <w:rsid w:val="00D040A4"/>
    <w:rsid w:val="00D04ED3"/>
    <w:rsid w:val="00D11402"/>
    <w:rsid w:val="00D11899"/>
    <w:rsid w:val="00D12061"/>
    <w:rsid w:val="00D12519"/>
    <w:rsid w:val="00D12E4E"/>
    <w:rsid w:val="00D134A1"/>
    <w:rsid w:val="00D15136"/>
    <w:rsid w:val="00D15A57"/>
    <w:rsid w:val="00D16879"/>
    <w:rsid w:val="00D16B11"/>
    <w:rsid w:val="00D16F46"/>
    <w:rsid w:val="00D17232"/>
    <w:rsid w:val="00D17B27"/>
    <w:rsid w:val="00D20BA0"/>
    <w:rsid w:val="00D20C10"/>
    <w:rsid w:val="00D216F1"/>
    <w:rsid w:val="00D22454"/>
    <w:rsid w:val="00D22DBD"/>
    <w:rsid w:val="00D2330D"/>
    <w:rsid w:val="00D239AD"/>
    <w:rsid w:val="00D24A01"/>
    <w:rsid w:val="00D2514F"/>
    <w:rsid w:val="00D266B7"/>
    <w:rsid w:val="00D30007"/>
    <w:rsid w:val="00D3047F"/>
    <w:rsid w:val="00D30779"/>
    <w:rsid w:val="00D30A1A"/>
    <w:rsid w:val="00D30C97"/>
    <w:rsid w:val="00D31A27"/>
    <w:rsid w:val="00D324C9"/>
    <w:rsid w:val="00D34911"/>
    <w:rsid w:val="00D37295"/>
    <w:rsid w:val="00D37F84"/>
    <w:rsid w:val="00D40001"/>
    <w:rsid w:val="00D4025F"/>
    <w:rsid w:val="00D419D4"/>
    <w:rsid w:val="00D4429E"/>
    <w:rsid w:val="00D4481C"/>
    <w:rsid w:val="00D46897"/>
    <w:rsid w:val="00D47C77"/>
    <w:rsid w:val="00D51016"/>
    <w:rsid w:val="00D5132E"/>
    <w:rsid w:val="00D517AB"/>
    <w:rsid w:val="00D52E18"/>
    <w:rsid w:val="00D531C9"/>
    <w:rsid w:val="00D5358A"/>
    <w:rsid w:val="00D54715"/>
    <w:rsid w:val="00D5473C"/>
    <w:rsid w:val="00D54F23"/>
    <w:rsid w:val="00D5624B"/>
    <w:rsid w:val="00D57050"/>
    <w:rsid w:val="00D576ED"/>
    <w:rsid w:val="00D57709"/>
    <w:rsid w:val="00D57C6E"/>
    <w:rsid w:val="00D57E15"/>
    <w:rsid w:val="00D6187C"/>
    <w:rsid w:val="00D61A16"/>
    <w:rsid w:val="00D6235F"/>
    <w:rsid w:val="00D62660"/>
    <w:rsid w:val="00D62E0E"/>
    <w:rsid w:val="00D64169"/>
    <w:rsid w:val="00D6485E"/>
    <w:rsid w:val="00D64DA5"/>
    <w:rsid w:val="00D654AB"/>
    <w:rsid w:val="00D6621A"/>
    <w:rsid w:val="00D66324"/>
    <w:rsid w:val="00D672EA"/>
    <w:rsid w:val="00D676F7"/>
    <w:rsid w:val="00D70FBA"/>
    <w:rsid w:val="00D7133D"/>
    <w:rsid w:val="00D7295F"/>
    <w:rsid w:val="00D72E23"/>
    <w:rsid w:val="00D72E8F"/>
    <w:rsid w:val="00D736DE"/>
    <w:rsid w:val="00D73740"/>
    <w:rsid w:val="00D73DAF"/>
    <w:rsid w:val="00D746D3"/>
    <w:rsid w:val="00D74D20"/>
    <w:rsid w:val="00D754DB"/>
    <w:rsid w:val="00D75E47"/>
    <w:rsid w:val="00D760EE"/>
    <w:rsid w:val="00D77F5D"/>
    <w:rsid w:val="00D809C6"/>
    <w:rsid w:val="00D81465"/>
    <w:rsid w:val="00D81A59"/>
    <w:rsid w:val="00D82A12"/>
    <w:rsid w:val="00D83CCF"/>
    <w:rsid w:val="00D85141"/>
    <w:rsid w:val="00D854CE"/>
    <w:rsid w:val="00D8720B"/>
    <w:rsid w:val="00D87A07"/>
    <w:rsid w:val="00D87B22"/>
    <w:rsid w:val="00D90550"/>
    <w:rsid w:val="00D914F6"/>
    <w:rsid w:val="00D91F72"/>
    <w:rsid w:val="00D9264A"/>
    <w:rsid w:val="00D9288C"/>
    <w:rsid w:val="00D92BD2"/>
    <w:rsid w:val="00D9541B"/>
    <w:rsid w:val="00D958E2"/>
    <w:rsid w:val="00D961E1"/>
    <w:rsid w:val="00D976B0"/>
    <w:rsid w:val="00D9787C"/>
    <w:rsid w:val="00DA0049"/>
    <w:rsid w:val="00DA0540"/>
    <w:rsid w:val="00DA0825"/>
    <w:rsid w:val="00DA24D7"/>
    <w:rsid w:val="00DA48FC"/>
    <w:rsid w:val="00DA5C61"/>
    <w:rsid w:val="00DA5E06"/>
    <w:rsid w:val="00DA7D77"/>
    <w:rsid w:val="00DB016A"/>
    <w:rsid w:val="00DB2B73"/>
    <w:rsid w:val="00DB3C6D"/>
    <w:rsid w:val="00DB50CE"/>
    <w:rsid w:val="00DB6164"/>
    <w:rsid w:val="00DB6694"/>
    <w:rsid w:val="00DC0408"/>
    <w:rsid w:val="00DC0906"/>
    <w:rsid w:val="00DC19C5"/>
    <w:rsid w:val="00DC1A80"/>
    <w:rsid w:val="00DC27B4"/>
    <w:rsid w:val="00DC293D"/>
    <w:rsid w:val="00DC308D"/>
    <w:rsid w:val="00DC3304"/>
    <w:rsid w:val="00DC3F15"/>
    <w:rsid w:val="00DC4A07"/>
    <w:rsid w:val="00DC4C76"/>
    <w:rsid w:val="00DC6CE7"/>
    <w:rsid w:val="00DC749C"/>
    <w:rsid w:val="00DD07A0"/>
    <w:rsid w:val="00DD082D"/>
    <w:rsid w:val="00DD29CD"/>
    <w:rsid w:val="00DD3340"/>
    <w:rsid w:val="00DD6660"/>
    <w:rsid w:val="00DD6CA4"/>
    <w:rsid w:val="00DD734C"/>
    <w:rsid w:val="00DD7729"/>
    <w:rsid w:val="00DD78AC"/>
    <w:rsid w:val="00DE2225"/>
    <w:rsid w:val="00DE23C1"/>
    <w:rsid w:val="00DE394D"/>
    <w:rsid w:val="00DE486C"/>
    <w:rsid w:val="00DE50D4"/>
    <w:rsid w:val="00DE5E53"/>
    <w:rsid w:val="00DE7A46"/>
    <w:rsid w:val="00DE7FFA"/>
    <w:rsid w:val="00DF04D6"/>
    <w:rsid w:val="00DF175B"/>
    <w:rsid w:val="00DF19AA"/>
    <w:rsid w:val="00DF1D29"/>
    <w:rsid w:val="00DF502A"/>
    <w:rsid w:val="00DF7294"/>
    <w:rsid w:val="00DF7D5A"/>
    <w:rsid w:val="00E00BA1"/>
    <w:rsid w:val="00E02667"/>
    <w:rsid w:val="00E03082"/>
    <w:rsid w:val="00E03E67"/>
    <w:rsid w:val="00E046C8"/>
    <w:rsid w:val="00E05738"/>
    <w:rsid w:val="00E07BFD"/>
    <w:rsid w:val="00E1012E"/>
    <w:rsid w:val="00E11062"/>
    <w:rsid w:val="00E11BA1"/>
    <w:rsid w:val="00E12413"/>
    <w:rsid w:val="00E12E28"/>
    <w:rsid w:val="00E13CC3"/>
    <w:rsid w:val="00E143FD"/>
    <w:rsid w:val="00E14F9B"/>
    <w:rsid w:val="00E14FC3"/>
    <w:rsid w:val="00E1535A"/>
    <w:rsid w:val="00E209C5"/>
    <w:rsid w:val="00E20CF4"/>
    <w:rsid w:val="00E21400"/>
    <w:rsid w:val="00E21728"/>
    <w:rsid w:val="00E21BF8"/>
    <w:rsid w:val="00E220C5"/>
    <w:rsid w:val="00E22C9B"/>
    <w:rsid w:val="00E23875"/>
    <w:rsid w:val="00E23B5A"/>
    <w:rsid w:val="00E23D71"/>
    <w:rsid w:val="00E24982"/>
    <w:rsid w:val="00E2506E"/>
    <w:rsid w:val="00E25394"/>
    <w:rsid w:val="00E26775"/>
    <w:rsid w:val="00E27531"/>
    <w:rsid w:val="00E30AD6"/>
    <w:rsid w:val="00E31989"/>
    <w:rsid w:val="00E31D18"/>
    <w:rsid w:val="00E33C55"/>
    <w:rsid w:val="00E33C89"/>
    <w:rsid w:val="00E3415A"/>
    <w:rsid w:val="00E34A26"/>
    <w:rsid w:val="00E3533D"/>
    <w:rsid w:val="00E35944"/>
    <w:rsid w:val="00E37F3C"/>
    <w:rsid w:val="00E4043D"/>
    <w:rsid w:val="00E40F9A"/>
    <w:rsid w:val="00E41E2E"/>
    <w:rsid w:val="00E422A1"/>
    <w:rsid w:val="00E423DC"/>
    <w:rsid w:val="00E42F21"/>
    <w:rsid w:val="00E43257"/>
    <w:rsid w:val="00E438D7"/>
    <w:rsid w:val="00E44A18"/>
    <w:rsid w:val="00E44E14"/>
    <w:rsid w:val="00E454BF"/>
    <w:rsid w:val="00E5045E"/>
    <w:rsid w:val="00E505EC"/>
    <w:rsid w:val="00E50C37"/>
    <w:rsid w:val="00E5171B"/>
    <w:rsid w:val="00E52668"/>
    <w:rsid w:val="00E5369C"/>
    <w:rsid w:val="00E536D4"/>
    <w:rsid w:val="00E569AA"/>
    <w:rsid w:val="00E56B3B"/>
    <w:rsid w:val="00E56BA2"/>
    <w:rsid w:val="00E607BC"/>
    <w:rsid w:val="00E619D2"/>
    <w:rsid w:val="00E6216F"/>
    <w:rsid w:val="00E63E47"/>
    <w:rsid w:val="00E6455A"/>
    <w:rsid w:val="00E64B1B"/>
    <w:rsid w:val="00E650EB"/>
    <w:rsid w:val="00E65B9C"/>
    <w:rsid w:val="00E673BF"/>
    <w:rsid w:val="00E67609"/>
    <w:rsid w:val="00E67BA9"/>
    <w:rsid w:val="00E71D58"/>
    <w:rsid w:val="00E72575"/>
    <w:rsid w:val="00E74BED"/>
    <w:rsid w:val="00E75AC1"/>
    <w:rsid w:val="00E760FB"/>
    <w:rsid w:val="00E7794A"/>
    <w:rsid w:val="00E8051B"/>
    <w:rsid w:val="00E80666"/>
    <w:rsid w:val="00E819C2"/>
    <w:rsid w:val="00E82BF0"/>
    <w:rsid w:val="00E849ED"/>
    <w:rsid w:val="00E85B30"/>
    <w:rsid w:val="00E85F5A"/>
    <w:rsid w:val="00E860EE"/>
    <w:rsid w:val="00E87439"/>
    <w:rsid w:val="00E879E8"/>
    <w:rsid w:val="00E87BC0"/>
    <w:rsid w:val="00E90190"/>
    <w:rsid w:val="00E90204"/>
    <w:rsid w:val="00E90F77"/>
    <w:rsid w:val="00E91A70"/>
    <w:rsid w:val="00E93C0D"/>
    <w:rsid w:val="00E93E26"/>
    <w:rsid w:val="00E94FDD"/>
    <w:rsid w:val="00E95521"/>
    <w:rsid w:val="00E958B7"/>
    <w:rsid w:val="00E97849"/>
    <w:rsid w:val="00EA0F89"/>
    <w:rsid w:val="00EA19FF"/>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67E"/>
    <w:rsid w:val="00EB59FF"/>
    <w:rsid w:val="00EB5A90"/>
    <w:rsid w:val="00EB68DF"/>
    <w:rsid w:val="00EB6C3F"/>
    <w:rsid w:val="00EB6DFD"/>
    <w:rsid w:val="00EB76BA"/>
    <w:rsid w:val="00EB7741"/>
    <w:rsid w:val="00EB7DAB"/>
    <w:rsid w:val="00EC03C1"/>
    <w:rsid w:val="00EC08AD"/>
    <w:rsid w:val="00EC1FF4"/>
    <w:rsid w:val="00EC256B"/>
    <w:rsid w:val="00EC38DD"/>
    <w:rsid w:val="00EC42E7"/>
    <w:rsid w:val="00EC5586"/>
    <w:rsid w:val="00EC5A0B"/>
    <w:rsid w:val="00ED072C"/>
    <w:rsid w:val="00ED0FFF"/>
    <w:rsid w:val="00ED1563"/>
    <w:rsid w:val="00ED191B"/>
    <w:rsid w:val="00ED1B2F"/>
    <w:rsid w:val="00ED1C31"/>
    <w:rsid w:val="00ED1E09"/>
    <w:rsid w:val="00ED38A6"/>
    <w:rsid w:val="00ED3CFF"/>
    <w:rsid w:val="00ED4972"/>
    <w:rsid w:val="00ED54B2"/>
    <w:rsid w:val="00ED721C"/>
    <w:rsid w:val="00ED7CE4"/>
    <w:rsid w:val="00EE15BA"/>
    <w:rsid w:val="00EE1EBF"/>
    <w:rsid w:val="00EE49C7"/>
    <w:rsid w:val="00EE53A8"/>
    <w:rsid w:val="00EE5A09"/>
    <w:rsid w:val="00EE5D0B"/>
    <w:rsid w:val="00EE6662"/>
    <w:rsid w:val="00EE6ABE"/>
    <w:rsid w:val="00EE6D23"/>
    <w:rsid w:val="00EF21CA"/>
    <w:rsid w:val="00EF21D8"/>
    <w:rsid w:val="00EF3267"/>
    <w:rsid w:val="00EF38BE"/>
    <w:rsid w:val="00EF4422"/>
    <w:rsid w:val="00EF4DB0"/>
    <w:rsid w:val="00EF4F91"/>
    <w:rsid w:val="00EF5755"/>
    <w:rsid w:val="00EF6DC5"/>
    <w:rsid w:val="00F00C9A"/>
    <w:rsid w:val="00F015E3"/>
    <w:rsid w:val="00F0285D"/>
    <w:rsid w:val="00F02F3B"/>
    <w:rsid w:val="00F050CC"/>
    <w:rsid w:val="00F053F0"/>
    <w:rsid w:val="00F05A73"/>
    <w:rsid w:val="00F05E02"/>
    <w:rsid w:val="00F061DD"/>
    <w:rsid w:val="00F06F0C"/>
    <w:rsid w:val="00F071FD"/>
    <w:rsid w:val="00F10ED4"/>
    <w:rsid w:val="00F1127C"/>
    <w:rsid w:val="00F11611"/>
    <w:rsid w:val="00F1179E"/>
    <w:rsid w:val="00F126F9"/>
    <w:rsid w:val="00F1343B"/>
    <w:rsid w:val="00F14F78"/>
    <w:rsid w:val="00F15FE8"/>
    <w:rsid w:val="00F17366"/>
    <w:rsid w:val="00F179C5"/>
    <w:rsid w:val="00F203C4"/>
    <w:rsid w:val="00F21A89"/>
    <w:rsid w:val="00F22698"/>
    <w:rsid w:val="00F22A03"/>
    <w:rsid w:val="00F23404"/>
    <w:rsid w:val="00F243B0"/>
    <w:rsid w:val="00F24CE1"/>
    <w:rsid w:val="00F2548B"/>
    <w:rsid w:val="00F25D99"/>
    <w:rsid w:val="00F262EC"/>
    <w:rsid w:val="00F26401"/>
    <w:rsid w:val="00F26C75"/>
    <w:rsid w:val="00F26E0B"/>
    <w:rsid w:val="00F2707F"/>
    <w:rsid w:val="00F30AE8"/>
    <w:rsid w:val="00F30C09"/>
    <w:rsid w:val="00F31E94"/>
    <w:rsid w:val="00F31F16"/>
    <w:rsid w:val="00F33530"/>
    <w:rsid w:val="00F34106"/>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243D"/>
    <w:rsid w:val="00F524C1"/>
    <w:rsid w:val="00F5364C"/>
    <w:rsid w:val="00F53841"/>
    <w:rsid w:val="00F53E34"/>
    <w:rsid w:val="00F61021"/>
    <w:rsid w:val="00F61AD7"/>
    <w:rsid w:val="00F620FC"/>
    <w:rsid w:val="00F645DB"/>
    <w:rsid w:val="00F65177"/>
    <w:rsid w:val="00F66A86"/>
    <w:rsid w:val="00F66DDC"/>
    <w:rsid w:val="00F70531"/>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3C4"/>
    <w:rsid w:val="00F908D7"/>
    <w:rsid w:val="00F90FE6"/>
    <w:rsid w:val="00F91428"/>
    <w:rsid w:val="00F92601"/>
    <w:rsid w:val="00F93A36"/>
    <w:rsid w:val="00F93E0F"/>
    <w:rsid w:val="00F94744"/>
    <w:rsid w:val="00F95471"/>
    <w:rsid w:val="00F9581C"/>
    <w:rsid w:val="00F95A46"/>
    <w:rsid w:val="00F97E70"/>
    <w:rsid w:val="00FA01DF"/>
    <w:rsid w:val="00FA04AC"/>
    <w:rsid w:val="00FA0A75"/>
    <w:rsid w:val="00FA276B"/>
    <w:rsid w:val="00FA39D6"/>
    <w:rsid w:val="00FA40BB"/>
    <w:rsid w:val="00FA4C5D"/>
    <w:rsid w:val="00FA4E62"/>
    <w:rsid w:val="00FA5F62"/>
    <w:rsid w:val="00FA6D4E"/>
    <w:rsid w:val="00FA7C74"/>
    <w:rsid w:val="00FA7DB5"/>
    <w:rsid w:val="00FB1323"/>
    <w:rsid w:val="00FB1DBF"/>
    <w:rsid w:val="00FB25F5"/>
    <w:rsid w:val="00FB2AC2"/>
    <w:rsid w:val="00FB2DB7"/>
    <w:rsid w:val="00FB41AE"/>
    <w:rsid w:val="00FB422A"/>
    <w:rsid w:val="00FB6003"/>
    <w:rsid w:val="00FB69B3"/>
    <w:rsid w:val="00FB79D7"/>
    <w:rsid w:val="00FB7BDF"/>
    <w:rsid w:val="00FC1030"/>
    <w:rsid w:val="00FC1623"/>
    <w:rsid w:val="00FC25F2"/>
    <w:rsid w:val="00FC4738"/>
    <w:rsid w:val="00FC541C"/>
    <w:rsid w:val="00FC557A"/>
    <w:rsid w:val="00FC5671"/>
    <w:rsid w:val="00FC7302"/>
    <w:rsid w:val="00FC7A0A"/>
    <w:rsid w:val="00FC7BCA"/>
    <w:rsid w:val="00FC7F0C"/>
    <w:rsid w:val="00FD02CC"/>
    <w:rsid w:val="00FD1E63"/>
    <w:rsid w:val="00FD20F5"/>
    <w:rsid w:val="00FD28AB"/>
    <w:rsid w:val="00FD2E69"/>
    <w:rsid w:val="00FD36CF"/>
    <w:rsid w:val="00FD59CE"/>
    <w:rsid w:val="00FD60A1"/>
    <w:rsid w:val="00FD73DE"/>
    <w:rsid w:val="00FE0B2E"/>
    <w:rsid w:val="00FE1AE2"/>
    <w:rsid w:val="00FE28B6"/>
    <w:rsid w:val="00FE32B4"/>
    <w:rsid w:val="00FE3857"/>
    <w:rsid w:val="00FE46EF"/>
    <w:rsid w:val="00FE50D9"/>
    <w:rsid w:val="00FE51DC"/>
    <w:rsid w:val="00FE7F54"/>
    <w:rsid w:val="00FF135C"/>
    <w:rsid w:val="00FF186B"/>
    <w:rsid w:val="00FF1A1C"/>
    <w:rsid w:val="00FF3586"/>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jbiomech.2019.10932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016/j.neuroimage.2020.117021"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18</TotalTime>
  <Pages>32</Pages>
  <Words>7080</Words>
  <Characters>40361</Characters>
  <Application>Microsoft Office Word</Application>
  <DocSecurity>0</DocSecurity>
  <Lines>336</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1643</cp:revision>
  <dcterms:created xsi:type="dcterms:W3CDTF">2021-11-30T07:50:00Z</dcterms:created>
  <dcterms:modified xsi:type="dcterms:W3CDTF">2022-02-03T15:10:00Z</dcterms:modified>
</cp:coreProperties>
</file>